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hint="eastAsia"/>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hint="eastAsia"/>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hint="eastAsia"/>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14"/>
        <w:outlineLvl w:val="0"/>
        <w:rPr>
          <w:rFonts w:ascii="黑体" w:eastAsia="黑体" w:hAnsi="黑体" w:hint="eastAsia"/>
          <w:b/>
          <w:bCs/>
          <w:sz w:val="36"/>
          <w:szCs w:val="36"/>
        </w:rPr>
      </w:pPr>
      <w:bookmarkStart w:id="2" w:name="_Toc193759437"/>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Chain of Thought, CoT</w:t>
      </w:r>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CoT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Mixture of Experts, MoE</w:t>
      </w:r>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Dify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hint="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199"/>
        <w:jc w:val="center"/>
        <w:outlineLvl w:val="0"/>
        <w:rPr>
          <w:rFonts w:eastAsia="黑体"/>
          <w:b/>
          <w:bCs/>
          <w:sz w:val="36"/>
          <w:szCs w:val="36"/>
        </w:rPr>
      </w:pPr>
      <w:bookmarkStart w:id="3" w:name="_Toc193759438"/>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Co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Qwen2-1.5B-Instruct is used as the base model for supervised fine-tuning (SFT). A dual-branch training strategy is designed, with one branch dedicated to foundational reasoning and the other to knowledge enhancement. The two branches are fine-tuned using publicly available CoT datasets, and the resulting models are evaluated across multiple dimensions using benchmark sets such as MMLU, GSM8K, and HUMANEVAL. Additionally, a Mixture of Experts (MoE)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DeepSeek R1 distillation dataset to generate two versions of the R1-Distilled-1.5B base model. Subsequently, training routes from R1-Zero are replicated using the Qwen2.5 base </w:t>
      </w:r>
      <w:r w:rsidRPr="00ED4033">
        <w:rPr>
          <w:rFonts w:eastAsia="黑体"/>
        </w:rPr>
        <w:lastRenderedPageBreak/>
        <w:t>model and 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Finally, a prototype system is developed by integrating self-developed models with mainstream API models, using the Dify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09F2FD34" w14:textId="76DEB0E2" w:rsidR="002219F0" w:rsidRDefault="00960213">
          <w:pPr>
            <w:pStyle w:val="TOC1"/>
            <w:tabs>
              <w:tab w:val="right" w:leader="dot" w:pos="8296"/>
            </w:tabs>
            <w:ind w:firstLine="480"/>
            <w:rPr>
              <w:rFonts w:asciiTheme="minorHAnsi" w:eastAsiaTheme="minorEastAsia" w:hAnsiTheme="minorHAnsi" w:cstheme="minorBidi"/>
              <w:noProof/>
              <w:sz w:val="22"/>
              <w14:ligatures w14:val="standardContextual"/>
            </w:rPr>
          </w:pPr>
          <w:r>
            <w:fldChar w:fldCharType="begin"/>
          </w:r>
          <w:r>
            <w:instrText xml:space="preserve"> TOC \o "1-3" \h \z \u </w:instrText>
          </w:r>
          <w:r>
            <w:fldChar w:fldCharType="separate"/>
          </w:r>
          <w:hyperlink w:anchor="_Toc193759437" w:history="1">
            <w:r w:rsidR="002219F0" w:rsidRPr="00356524">
              <w:rPr>
                <w:rStyle w:val="af0"/>
                <w:rFonts w:ascii="黑体" w:eastAsia="黑体" w:hAnsi="黑体" w:hint="eastAsia"/>
                <w:b/>
                <w:bCs/>
                <w:noProof/>
              </w:rPr>
              <w:t>摘 要</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37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2</w:t>
            </w:r>
            <w:r w:rsidR="002219F0">
              <w:rPr>
                <w:rFonts w:hint="eastAsia"/>
                <w:noProof/>
                <w:webHidden/>
              </w:rPr>
              <w:fldChar w:fldCharType="end"/>
            </w:r>
          </w:hyperlink>
        </w:p>
        <w:p w14:paraId="49E85CBA" w14:textId="1BB3B38C" w:rsidR="002219F0" w:rsidRDefault="002219F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38" w:history="1">
            <w:r w:rsidRPr="00356524">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3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723A252F" w14:textId="26697DF8" w:rsidR="002219F0" w:rsidRDefault="002219F0">
          <w:pPr>
            <w:pStyle w:val="TOC1"/>
            <w:tabs>
              <w:tab w:val="left" w:pos="1540"/>
              <w:tab w:val="right" w:leader="dot" w:pos="8296"/>
            </w:tabs>
            <w:ind w:firstLine="480"/>
            <w:rPr>
              <w:rFonts w:asciiTheme="minorHAnsi" w:eastAsiaTheme="minorEastAsia" w:hAnsiTheme="minorHAnsi" w:cstheme="minorBidi"/>
              <w:noProof/>
              <w:sz w:val="22"/>
              <w14:ligatures w14:val="standardContextual"/>
            </w:rPr>
          </w:pPr>
          <w:hyperlink w:anchor="_Toc193759439" w:history="1">
            <w:r w:rsidRPr="00356524">
              <w:rPr>
                <w:rStyle w:val="af0"/>
                <w:rFonts w:hint="eastAsia"/>
                <w:noProof/>
              </w:rPr>
              <w:t>第一章</w:t>
            </w:r>
            <w:r>
              <w:rPr>
                <w:rFonts w:asciiTheme="minorHAnsi" w:eastAsiaTheme="minorEastAsia" w:hAnsiTheme="minorHAnsi" w:cstheme="minorBidi" w:hint="eastAsia"/>
                <w:noProof/>
                <w:sz w:val="22"/>
                <w14:ligatures w14:val="standardContextual"/>
              </w:rPr>
              <w:tab/>
            </w:r>
            <w:r w:rsidRPr="00356524">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3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3BB15F34" w14:textId="1D93A12D"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0" w:history="1">
            <w:r w:rsidRPr="00356524">
              <w:rPr>
                <w:rStyle w:val="af0"/>
                <w:rFonts w:hint="eastAsia"/>
                <w:noProof/>
              </w:rPr>
              <w:t xml:space="preserve">1.1  </w:t>
            </w:r>
            <w:r w:rsidRPr="00356524">
              <w:rPr>
                <w:rStyle w:val="af0"/>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1E9E33B8" w14:textId="08C492CB"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1" w:history="1">
            <w:r w:rsidRPr="00356524">
              <w:rPr>
                <w:rStyle w:val="af0"/>
                <w:rFonts w:hint="eastAsia"/>
                <w:noProof/>
              </w:rPr>
              <w:t xml:space="preserve">1.2  </w:t>
            </w:r>
            <w:r w:rsidRPr="00356524">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3632EDEA" w14:textId="35C832EA" w:rsidR="002219F0" w:rsidRDefault="002219F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42" w:history="1">
            <w:r w:rsidRPr="00356524">
              <w:rPr>
                <w:rStyle w:val="af0"/>
                <w:rFonts w:hint="eastAsia"/>
                <w:noProof/>
              </w:rPr>
              <w:t xml:space="preserve">1.2.1  </w:t>
            </w:r>
            <w:r w:rsidRPr="00356524">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5ADDFC34" w14:textId="7CD39A7A" w:rsidR="002219F0" w:rsidRDefault="002219F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43" w:history="1">
            <w:r w:rsidRPr="00356524">
              <w:rPr>
                <w:rStyle w:val="af0"/>
                <w:rFonts w:hint="eastAsia"/>
                <w:noProof/>
              </w:rPr>
              <w:t xml:space="preserve">1.2.2   </w:t>
            </w:r>
            <w:r w:rsidRPr="00356524">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11213AB3" w14:textId="02F72415"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4" w:history="1">
            <w:r w:rsidRPr="00356524">
              <w:rPr>
                <w:rStyle w:val="af0"/>
                <w:rFonts w:hint="eastAsia"/>
                <w:noProof/>
              </w:rPr>
              <w:t xml:space="preserve">1.3  </w:t>
            </w:r>
            <w:r w:rsidRPr="00356524">
              <w:rPr>
                <w:rStyle w:val="af0"/>
                <w:rFonts w:hint="eastAsia"/>
                <w:noProof/>
              </w:rPr>
              <w:t>本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42D59668" w14:textId="13B4D6AC" w:rsidR="002219F0" w:rsidRDefault="002219F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45" w:history="1">
            <w:r w:rsidRPr="00356524">
              <w:rPr>
                <w:rStyle w:val="af0"/>
                <w:rFonts w:hint="eastAsia"/>
                <w:noProof/>
              </w:rPr>
              <w:t>第二章</w:t>
            </w:r>
            <w:r w:rsidRPr="00356524">
              <w:rPr>
                <w:rStyle w:val="af0"/>
                <w:rFonts w:hint="eastAsia"/>
                <w:noProof/>
              </w:rPr>
              <w:t xml:space="preserve">  </w:t>
            </w:r>
            <w:r w:rsidRPr="00356524">
              <w:rPr>
                <w:rStyle w:val="af0"/>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16F7E229" w14:textId="4F0F0CF9"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6" w:history="1">
            <w:r w:rsidRPr="00356524">
              <w:rPr>
                <w:rStyle w:val="af0"/>
                <w:rFonts w:hint="eastAsia"/>
                <w:noProof/>
              </w:rPr>
              <w:t xml:space="preserve">2.1  </w:t>
            </w:r>
            <w:r w:rsidRPr="00356524">
              <w:rPr>
                <w:rStyle w:val="af0"/>
                <w:rFonts w:hint="eastAsia"/>
                <w:noProof/>
              </w:rPr>
              <w:t>大语言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3EABF239" w14:textId="104B5F31"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7" w:history="1">
            <w:r w:rsidRPr="00356524">
              <w:rPr>
                <w:rStyle w:val="af0"/>
                <w:rFonts w:hint="eastAsia"/>
                <w:noProof/>
              </w:rPr>
              <w:t xml:space="preserve">2.2  </w:t>
            </w:r>
            <w:r w:rsidRPr="00356524">
              <w:rPr>
                <w:rStyle w:val="af0"/>
                <w:rFonts w:hint="eastAsia"/>
                <w:noProof/>
              </w:rPr>
              <w:t>推理大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5</w:t>
            </w:r>
            <w:r>
              <w:rPr>
                <w:rFonts w:hint="eastAsia"/>
                <w:noProof/>
                <w:webHidden/>
              </w:rPr>
              <w:fldChar w:fldCharType="end"/>
            </w:r>
          </w:hyperlink>
        </w:p>
        <w:p w14:paraId="65783871" w14:textId="774FE7C7"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8" w:history="1">
            <w:r w:rsidRPr="00356524">
              <w:rPr>
                <w:rStyle w:val="af0"/>
                <w:rFonts w:hint="eastAsia"/>
                <w:noProof/>
              </w:rPr>
              <w:t xml:space="preserve">2.3  </w:t>
            </w:r>
            <w:r w:rsidRPr="00356524">
              <w:rPr>
                <w:rStyle w:val="af0"/>
                <w:rFonts w:hint="eastAsia"/>
                <w:noProof/>
              </w:rPr>
              <w:t>大模型微调训练方法的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501A28AF" w14:textId="7BFA160E"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9" w:history="1">
            <w:r w:rsidRPr="00356524">
              <w:rPr>
                <w:rStyle w:val="af0"/>
                <w:rFonts w:hint="eastAsia"/>
                <w:noProof/>
              </w:rPr>
              <w:t xml:space="preserve">2.4  </w:t>
            </w:r>
            <w:r w:rsidRPr="00356524">
              <w:rPr>
                <w:rStyle w:val="af0"/>
                <w:rFonts w:hint="eastAsia"/>
                <w:noProof/>
              </w:rPr>
              <w:t>大模型推理优化的相关技术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0</w:t>
            </w:r>
            <w:r>
              <w:rPr>
                <w:rFonts w:hint="eastAsia"/>
                <w:noProof/>
                <w:webHidden/>
              </w:rPr>
              <w:fldChar w:fldCharType="end"/>
            </w:r>
          </w:hyperlink>
        </w:p>
        <w:p w14:paraId="16978F0E" w14:textId="0BFB7F7E" w:rsidR="002219F0" w:rsidRDefault="002219F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50" w:history="1">
            <w:r w:rsidRPr="00356524">
              <w:rPr>
                <w:rStyle w:val="af0"/>
                <w:rFonts w:hint="eastAsia"/>
                <w:noProof/>
              </w:rPr>
              <w:t>第三章</w:t>
            </w:r>
            <w:r w:rsidRPr="00356524">
              <w:rPr>
                <w:rStyle w:val="af0"/>
                <w:rFonts w:hint="eastAsia"/>
                <w:noProof/>
              </w:rPr>
              <w:t xml:space="preserve">  </w:t>
            </w:r>
            <w:r w:rsidRPr="00356524">
              <w:rPr>
                <w:rStyle w:val="af0"/>
                <w:rFonts w:hint="eastAsia"/>
                <w:noProof/>
              </w:rPr>
              <w:t>相关技术研究和实验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4F57B885" w14:textId="0AE88063"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51" w:history="1">
            <w:r w:rsidRPr="00356524">
              <w:rPr>
                <w:rStyle w:val="af0"/>
                <w:rFonts w:hint="eastAsia"/>
                <w:noProof/>
              </w:rPr>
              <w:t>3.1  Transformer</w:t>
            </w:r>
            <w:r w:rsidRPr="00356524">
              <w:rPr>
                <w:rStyle w:val="af0"/>
                <w:rFonts w:hint="eastAsia"/>
                <w:noProof/>
              </w:rPr>
              <w:t>模型架构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734E9523" w14:textId="1BD04EB0"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52" w:history="1">
            <w:r w:rsidRPr="00356524">
              <w:rPr>
                <w:rStyle w:val="af0"/>
                <w:rFonts w:hint="eastAsia"/>
                <w:noProof/>
              </w:rPr>
              <w:t>3.2  Qwen</w:t>
            </w:r>
            <w:r w:rsidRPr="00356524">
              <w:rPr>
                <w:rStyle w:val="af0"/>
                <w:rFonts w:hint="eastAsia"/>
                <w:noProof/>
              </w:rPr>
              <w:t>系列大语言模型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28BC6337" w14:textId="3C2B9D88" w:rsidR="002219F0" w:rsidRDefault="002219F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3" w:history="1">
            <w:r w:rsidRPr="00356524">
              <w:rPr>
                <w:rStyle w:val="af0"/>
                <w:rFonts w:hint="eastAsia"/>
                <w:noProof/>
              </w:rPr>
              <w:t>3.2.1  Qwen</w:t>
            </w:r>
            <w:r w:rsidRPr="00356524">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5E37066D" w14:textId="6B0F2C8A" w:rsidR="002219F0" w:rsidRDefault="002219F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4" w:history="1">
            <w:r w:rsidRPr="00356524">
              <w:rPr>
                <w:rStyle w:val="af0"/>
                <w:rFonts w:hint="eastAsia"/>
                <w:noProof/>
              </w:rPr>
              <w:t>3.2.2  Qwen2</w:t>
            </w:r>
            <w:r w:rsidRPr="00356524">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6</w:t>
            </w:r>
            <w:r>
              <w:rPr>
                <w:rFonts w:hint="eastAsia"/>
                <w:noProof/>
                <w:webHidden/>
              </w:rPr>
              <w:fldChar w:fldCharType="end"/>
            </w:r>
          </w:hyperlink>
        </w:p>
        <w:p w14:paraId="7FFE6E71" w14:textId="2AB61811" w:rsidR="002219F0" w:rsidRDefault="002219F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5" w:history="1">
            <w:r w:rsidRPr="00356524">
              <w:rPr>
                <w:rStyle w:val="af0"/>
                <w:rFonts w:hint="eastAsia"/>
                <w:noProof/>
              </w:rPr>
              <w:t>3.2.3  Qwen2.5</w:t>
            </w:r>
            <w:r w:rsidRPr="00356524">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2</w:t>
            </w:r>
            <w:r>
              <w:rPr>
                <w:rFonts w:hint="eastAsia"/>
                <w:noProof/>
                <w:webHidden/>
              </w:rPr>
              <w:fldChar w:fldCharType="end"/>
            </w:r>
          </w:hyperlink>
        </w:p>
        <w:p w14:paraId="5EDFE600" w14:textId="457A840C"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56" w:history="1">
            <w:r w:rsidRPr="00356524">
              <w:rPr>
                <w:rStyle w:val="af0"/>
                <w:rFonts w:hint="eastAsia"/>
                <w:noProof/>
              </w:rPr>
              <w:t xml:space="preserve">3.3  </w:t>
            </w:r>
            <w:r w:rsidRPr="00356524">
              <w:rPr>
                <w:rStyle w:val="af0"/>
                <w:rFonts w:hint="eastAsia"/>
                <w:noProof/>
              </w:rPr>
              <w:t>有监督微调算法技术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3</w:t>
            </w:r>
            <w:r>
              <w:rPr>
                <w:rFonts w:hint="eastAsia"/>
                <w:noProof/>
                <w:webHidden/>
              </w:rPr>
              <w:fldChar w:fldCharType="end"/>
            </w:r>
          </w:hyperlink>
        </w:p>
        <w:p w14:paraId="4E877F11" w14:textId="42B96306" w:rsidR="002219F0" w:rsidRDefault="002219F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7" w:history="1">
            <w:r w:rsidRPr="00356524">
              <w:rPr>
                <w:rStyle w:val="af0"/>
                <w:rFonts w:hint="eastAsia"/>
                <w:noProof/>
              </w:rPr>
              <w:t>3.3.1  SFT</w:t>
            </w:r>
            <w:r w:rsidRPr="00356524">
              <w:rPr>
                <w:rStyle w:val="af0"/>
                <w:rFonts w:hint="eastAsia"/>
                <w:noProof/>
              </w:rPr>
              <w:t>简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3</w:t>
            </w:r>
            <w:r>
              <w:rPr>
                <w:rFonts w:hint="eastAsia"/>
                <w:noProof/>
                <w:webHidden/>
              </w:rPr>
              <w:fldChar w:fldCharType="end"/>
            </w:r>
          </w:hyperlink>
        </w:p>
        <w:p w14:paraId="3F228CB0" w14:textId="1BE32D4E" w:rsidR="002219F0" w:rsidRDefault="002219F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8" w:history="1">
            <w:r w:rsidRPr="00356524">
              <w:rPr>
                <w:rStyle w:val="af0"/>
                <w:rFonts w:hint="eastAsia"/>
                <w:noProof/>
              </w:rPr>
              <w:t>3.3.2  SFT</w:t>
            </w:r>
            <w:r w:rsidRPr="00356524">
              <w:rPr>
                <w:rStyle w:val="af0"/>
                <w:rFonts w:hint="eastAsia"/>
                <w:noProof/>
              </w:rPr>
              <w:t>数学表示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2B7C09CA" w14:textId="6AD36DB6"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59" w:history="1">
            <w:r w:rsidRPr="00356524">
              <w:rPr>
                <w:rStyle w:val="af0"/>
                <w:rFonts w:hint="eastAsia"/>
                <w:noProof/>
              </w:rPr>
              <w:t xml:space="preserve">3.4  </w:t>
            </w:r>
            <w:r w:rsidRPr="00356524">
              <w:rPr>
                <w:rStyle w:val="af0"/>
                <w:rFonts w:hint="eastAsia"/>
                <w:noProof/>
              </w:rPr>
              <w:t>大模型强化学习微调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6</w:t>
            </w:r>
            <w:r>
              <w:rPr>
                <w:rFonts w:hint="eastAsia"/>
                <w:noProof/>
                <w:webHidden/>
              </w:rPr>
              <w:fldChar w:fldCharType="end"/>
            </w:r>
          </w:hyperlink>
        </w:p>
        <w:p w14:paraId="509059A8" w14:textId="1FADE00C" w:rsidR="002219F0" w:rsidRDefault="002219F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60" w:history="1">
            <w:r w:rsidRPr="00356524">
              <w:rPr>
                <w:rStyle w:val="af0"/>
                <w:rFonts w:hint="eastAsia"/>
                <w:noProof/>
              </w:rPr>
              <w:t xml:space="preserve">3.4.1  </w:t>
            </w:r>
            <w:r w:rsidRPr="00356524">
              <w:rPr>
                <w:rStyle w:val="af0"/>
                <w:rFonts w:hint="cs"/>
                <w:noProof/>
              </w:rPr>
              <w:t>‌</w:t>
            </w:r>
            <w:r w:rsidRPr="00356524">
              <w:rPr>
                <w:rStyle w:val="af0"/>
                <w:rFonts w:hint="eastAsia"/>
                <w:noProof/>
              </w:rPr>
              <w:t>近端策略优化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6</w:t>
            </w:r>
            <w:r>
              <w:rPr>
                <w:rFonts w:hint="eastAsia"/>
                <w:noProof/>
                <w:webHidden/>
              </w:rPr>
              <w:fldChar w:fldCharType="end"/>
            </w:r>
          </w:hyperlink>
        </w:p>
        <w:p w14:paraId="4CCC629D" w14:textId="21B4EF1F"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61" w:history="1">
            <w:r w:rsidRPr="00356524">
              <w:rPr>
                <w:rStyle w:val="af0"/>
                <w:rFonts w:hint="eastAsia"/>
                <w:noProof/>
              </w:rPr>
              <w:t xml:space="preserve">3.5  Deepseek-R1 </w:t>
            </w:r>
            <w:r w:rsidRPr="00356524">
              <w:rPr>
                <w:rStyle w:val="af0"/>
                <w:rFonts w:hint="eastAsia"/>
                <w:noProof/>
              </w:rPr>
              <w:t>训练策略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2</w:t>
            </w:r>
            <w:r>
              <w:rPr>
                <w:rFonts w:hint="eastAsia"/>
                <w:noProof/>
                <w:webHidden/>
              </w:rPr>
              <w:fldChar w:fldCharType="end"/>
            </w:r>
          </w:hyperlink>
        </w:p>
        <w:p w14:paraId="57F0000B" w14:textId="7E22F435" w:rsidR="002219F0" w:rsidRDefault="002219F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62" w:history="1">
            <w:r w:rsidRPr="00356524">
              <w:rPr>
                <w:rStyle w:val="af0"/>
                <w:rFonts w:hint="eastAsia"/>
                <w:noProof/>
              </w:rPr>
              <w:t xml:space="preserve">3.6  </w:t>
            </w:r>
            <w:r w:rsidRPr="00356524">
              <w:rPr>
                <w:rStyle w:val="af0"/>
                <w:rFonts w:hint="eastAsia"/>
                <w:noProof/>
              </w:rPr>
              <w:t>研究方案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2</w:t>
            </w:r>
            <w:r>
              <w:rPr>
                <w:rFonts w:hint="eastAsia"/>
                <w:noProof/>
                <w:webHidden/>
              </w:rPr>
              <w:fldChar w:fldCharType="end"/>
            </w:r>
          </w:hyperlink>
        </w:p>
        <w:p w14:paraId="2D3E8C20" w14:textId="0D380463" w:rsidR="002219F0" w:rsidRDefault="002219F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63" w:history="1">
            <w:r w:rsidRPr="00356524">
              <w:rPr>
                <w:rStyle w:val="af0"/>
                <w:rFonts w:hint="eastAsia"/>
                <w:noProof/>
              </w:rPr>
              <w:t>第四章</w:t>
            </w:r>
            <w:r w:rsidRPr="00356524">
              <w:rPr>
                <w:rStyle w:val="af0"/>
                <w:rFonts w:hint="eastAsia"/>
                <w:noProof/>
              </w:rPr>
              <w:t xml:space="preserve">  </w:t>
            </w:r>
            <w:r w:rsidRPr="00356524">
              <w:rPr>
                <w:rStyle w:val="af0"/>
                <w:rFonts w:hint="eastAsia"/>
                <w:noProof/>
              </w:rPr>
              <w:t>数据处理和模型微调实验</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2</w:t>
            </w:r>
            <w:r>
              <w:rPr>
                <w:rFonts w:hint="eastAsia"/>
                <w:noProof/>
                <w:webHidden/>
              </w:rPr>
              <w:fldChar w:fldCharType="end"/>
            </w:r>
          </w:hyperlink>
        </w:p>
        <w:p w14:paraId="53927134" w14:textId="70F19A87" w:rsidR="002219F0" w:rsidRDefault="002219F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64" w:history="1">
            <w:r w:rsidRPr="00356524">
              <w:rPr>
                <w:rStyle w:val="af0"/>
                <w:rFonts w:hint="eastAsia"/>
                <w:noProof/>
              </w:rPr>
              <w:t>第七章</w:t>
            </w:r>
            <w:r w:rsidRPr="00356524">
              <w:rPr>
                <w:rStyle w:val="af0"/>
                <w:rFonts w:hint="eastAsia"/>
                <w:noProof/>
              </w:rPr>
              <w:t xml:space="preserve">  </w:t>
            </w:r>
            <w:r w:rsidRPr="00356524">
              <w:rPr>
                <w:rStyle w:val="af0"/>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2</w:t>
            </w:r>
            <w:r>
              <w:rPr>
                <w:rFonts w:hint="eastAsia"/>
                <w:noProof/>
                <w:webHidden/>
              </w:rPr>
              <w:fldChar w:fldCharType="end"/>
            </w:r>
          </w:hyperlink>
        </w:p>
        <w:p w14:paraId="40B478A5" w14:textId="340DBFF8" w:rsidR="001352B7" w:rsidRPr="00CF1A37" w:rsidRDefault="00960213" w:rsidP="00CF1A37">
          <w:pPr>
            <w:ind w:firstLine="482"/>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6F2052E" w:rsidR="00CF44C9" w:rsidRPr="00B02E1F" w:rsidRDefault="00B02E1F" w:rsidP="00B02E1F">
      <w:pPr>
        <w:pStyle w:val="1"/>
        <w:spacing w:after="326"/>
        <w:ind w:firstLine="720"/>
      </w:pPr>
      <w:bookmarkStart w:id="4" w:name="_Toc193759439"/>
      <w:r w:rsidRPr="00B02E1F">
        <w:rPr>
          <w:rFonts w:hint="eastAsia"/>
        </w:rPr>
        <w:lastRenderedPageBreak/>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3759440"/>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7777777"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DF42E5" w:rsidRPr="00D5450B">
        <w:rPr>
          <w:rFonts w:hint="eastAsia"/>
        </w:rPr>
        <w:instrText xml:space="preserve"> ADDIN EN.CITE &lt;EndNote&gt;&lt;Cite&gt;&lt;Author&gt;</w:instrText>
      </w:r>
      <w:r w:rsidR="00DF42E5" w:rsidRPr="00D5450B">
        <w:rPr>
          <w:rFonts w:hint="eastAsia"/>
        </w:rPr>
        <w:instrText>文森</w:instrText>
      </w:r>
      <w:r w:rsidR="00DF42E5" w:rsidRPr="00D5450B">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sidRPr="00D5450B">
        <w:rPr>
          <w:rFonts w:hint="eastAsia"/>
        </w:rPr>
        <w:instrText>文森</w:instrText>
      </w:r>
      <w:r w:rsidR="00DF42E5" w:rsidRPr="00D5450B">
        <w:rPr>
          <w:rFonts w:hint="eastAsia"/>
        </w:rPr>
        <w:instrText>&lt;/author&gt;&lt;author&gt;</w:instrText>
      </w:r>
      <w:r w:rsidR="00DF42E5" w:rsidRPr="00D5450B">
        <w:rPr>
          <w:rFonts w:hint="eastAsia"/>
        </w:rPr>
        <w:instrText>钱力</w:instrText>
      </w:r>
      <w:r w:rsidR="00DF42E5" w:rsidRPr="00D5450B">
        <w:rPr>
          <w:rFonts w:hint="eastAsia"/>
        </w:rPr>
        <w:instrText>&lt;/author&gt;&lt;author&gt;</w:instrText>
      </w:r>
      <w:r w:rsidR="00DF42E5" w:rsidRPr="00D5450B">
        <w:rPr>
          <w:rFonts w:hint="eastAsia"/>
        </w:rPr>
        <w:instrText>胡懋地</w:instrText>
      </w:r>
      <w:r w:rsidR="00DF42E5" w:rsidRPr="00D5450B">
        <w:rPr>
          <w:rFonts w:hint="eastAsia"/>
        </w:rPr>
        <w:instrText>&lt;/author&gt;&lt;author&gt;</w:instrText>
      </w:r>
      <w:r w:rsidR="00DF42E5" w:rsidRPr="00D5450B">
        <w:rPr>
          <w:rFonts w:hint="eastAsia"/>
        </w:rPr>
        <w:instrText>常志军</w:instrText>
      </w:r>
      <w:r w:rsidR="00DF42E5" w:rsidRPr="00D5450B">
        <w:rPr>
          <w:rFonts w:hint="eastAsia"/>
        </w:rPr>
        <w:instrText xml:space="preserve"> %J </w:instrText>
      </w:r>
      <w:r w:rsidR="00DF42E5" w:rsidRPr="00D5450B">
        <w:rPr>
          <w:rFonts w:hint="eastAsia"/>
        </w:rPr>
        <w:instrText>数据分析与知识发现</w:instrText>
      </w:r>
      <w:r w:rsidR="00DF42E5" w:rsidRPr="00D5450B">
        <w:rPr>
          <w:rFonts w:hint="eastAsia"/>
        </w:rPr>
        <w:instrText>&lt;/author&gt;&lt;/authors&gt;&lt;/contributors&gt;&lt;titles&gt;&lt;title&gt;</w:instrText>
      </w:r>
      <w:r w:rsidR="00DF42E5" w:rsidRPr="00D5450B">
        <w:rPr>
          <w:rFonts w:hint="eastAsia"/>
        </w:rPr>
        <w:instrText>基于大语言模型的问答技术研究进展综述</w:instrText>
      </w:r>
      <w:r w:rsidR="00DF42E5" w:rsidRPr="00D5450B">
        <w:rPr>
          <w:rFonts w:hint="eastAsia"/>
        </w:rPr>
        <w:instrText>&l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220C4CDB"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Chain of Thought, CoT</w:t>
      </w:r>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 </w:instrText>
      </w:r>
      <w:r w:rsidR="006D54E0">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DATA </w:instrText>
      </w:r>
      <w:r w:rsidR="006D54E0">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r w:rsidRPr="00D5450B">
        <w:t xml:space="preserve">CoT </w:t>
      </w:r>
      <w:r w:rsidRPr="00D5450B">
        <w:t>通过引导模型进行逐步推理，使其在多步骤推理任务中具备更好的逻辑一致性，已被广泛应用于数学推理、代码生成等任务。然而，当前主流的</w:t>
      </w:r>
      <w:r w:rsidRPr="00D5450B">
        <w:t xml:space="preserve"> CoT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185E1B" w:rsidRPr="00D5450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7777777"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185E1B" w:rsidRPr="00D5450B">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r w:rsidRPr="00D5450B">
        <w:t>MoE</w:t>
      </w:r>
      <w:r w:rsidRPr="00D5450B">
        <w:t>）架构</w:t>
      </w:r>
      <w:r w:rsidR="00152080" w:rsidRPr="00D5450B">
        <w:fldChar w:fldCharType="begin"/>
      </w:r>
      <w:r w:rsidR="00152080" w:rsidRPr="00D5450B">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Dify</w:t>
      </w:r>
      <w:r w:rsidR="00E65F68" w:rsidRPr="00D5450B">
        <w:t xml:space="preserve"> </w:t>
      </w:r>
      <w:r w:rsidR="00E65F68" w:rsidRPr="00D5450B">
        <w:fldChar w:fldCharType="begin"/>
      </w:r>
      <w:r w:rsidR="00E65F68" w:rsidRPr="00D5450B">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3759441"/>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3759442"/>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14:paraId="60689F06" w14:textId="77777777"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r w:rsidRPr="001F773A">
        <w:t>CoT</w:t>
      </w:r>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lastRenderedPageBreak/>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Mixture of Experts, MoE</w:t>
      </w:r>
      <w:r w:rsidRPr="001F773A">
        <w:t>）架构，以扩展模型容量，并提升模型在多任务推理中的泛化能力。</w:t>
      </w:r>
    </w:p>
    <w:p w14:paraId="28A98618" w14:textId="77777777"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14:paraId="0A8A0331" w14:textId="3A394CA5"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DeepSeek R1</w:t>
      </w:r>
      <w:r w:rsidR="0066795B">
        <w:fldChar w:fldCharType="begin"/>
      </w:r>
      <w:r w:rsidR="006D54E0">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DeepSeek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Dify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3759443"/>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2"/>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CoT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2"/>
      </w:pPr>
      <w:r>
        <w:rPr>
          <w:rFonts w:hint="eastAsia"/>
          <w:b/>
          <w:bCs/>
        </w:rPr>
        <w:t xml:space="preserve">3. </w:t>
      </w:r>
      <w:r w:rsidR="004B5A92" w:rsidRPr="005C6324">
        <w:rPr>
          <w:b/>
          <w:bCs/>
        </w:rPr>
        <w:t>混合专家模型（</w:t>
      </w:r>
      <w:r w:rsidR="004B5A92" w:rsidRPr="005C6324">
        <w:rPr>
          <w:b/>
          <w:bCs/>
        </w:rPr>
        <w:t>MoE</w:t>
      </w:r>
      <w:r w:rsidR="004B5A92" w:rsidRPr="005C6324">
        <w:rPr>
          <w:b/>
          <w:bCs/>
        </w:rPr>
        <w:t>）架构的引入</w:t>
      </w:r>
      <w:r>
        <w:rPr>
          <w:rFonts w:hint="eastAsia"/>
        </w:rPr>
        <w:t>，</w:t>
      </w:r>
      <w:r w:rsidR="004B5A92" w:rsidRPr="004B5A92">
        <w:t>在推理能力提升的过程中，研究引入了混合专家模型（</w:t>
      </w:r>
      <w:r w:rsidR="004B5A92" w:rsidRPr="004B5A92">
        <w:t>Mixture of Experts, MoE</w:t>
      </w:r>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3759444"/>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777777" w:rsidR="00EF47E2" w:rsidRDefault="00BE2270" w:rsidP="00EF47E2">
      <w:pPr>
        <w:ind w:firstLine="480"/>
      </w:pPr>
      <w:r>
        <w:rPr>
          <w:rFonts w:hint="eastAsia"/>
        </w:rPr>
        <w:t>第三章，</w:t>
      </w:r>
      <w:r w:rsidR="007777B6">
        <w:rPr>
          <w:rFonts w:hint="eastAsia"/>
        </w:rPr>
        <w:t>相关技术研究和实验设计。针对本研究涉及的</w:t>
      </w:r>
      <w:r w:rsidR="00D4495A">
        <w:rPr>
          <w:rFonts w:hint="eastAsia"/>
        </w:rPr>
        <w:t>相关技术进行详细阐述，包括但不限于大模型架构分析，有监督微调方法解析以及强化学习算法分析</w:t>
      </w:r>
      <w:r w:rsidR="00D87CBA">
        <w:rPr>
          <w:rFonts w:hint="eastAsia"/>
        </w:rPr>
        <w:t>。此外，详细分析了本研究的实验设计整体方案，</w:t>
      </w:r>
      <w:r w:rsidR="00EF47E2">
        <w:rPr>
          <w:rFonts w:hint="eastAsia"/>
        </w:rPr>
        <w:t>为模型微调以及推理模型训练进一步探索提供了一定的思路。</w:t>
      </w:r>
    </w:p>
    <w:p w14:paraId="5C5DDD98" w14:textId="77777777" w:rsidR="00EF47E2" w:rsidRDefault="00EF47E2" w:rsidP="00EF47E2">
      <w:pPr>
        <w:ind w:firstLine="480"/>
      </w:pPr>
      <w:r>
        <w:rPr>
          <w:rFonts w:hint="eastAsia"/>
        </w:rPr>
        <w:t>第四章，数据处理和模型训练。</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r w:rsidRPr="001E578F">
        <w:t>Dify</w:t>
      </w:r>
      <w:r w:rsidRPr="001E578F">
        <w:t>应用模版的搭建与演示</w:t>
      </w:r>
      <w:r>
        <w:rPr>
          <w:rFonts w:hint="eastAsia"/>
          <w:b/>
          <w:bCs/>
        </w:rPr>
        <w:t>。</w:t>
      </w:r>
      <w:r w:rsidRPr="001E578F">
        <w:t>本章介绍了基于</w:t>
      </w:r>
      <w:r w:rsidRPr="001E578F">
        <w:t>Dify</w:t>
      </w:r>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3759445"/>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3759446"/>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7777777"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w:t>
      </w:r>
      <w:r w:rsidR="00641066" w:rsidRPr="00641066">
        <w:lastRenderedPageBreak/>
        <w:t>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77777777"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77777777" w:rsidR="007A5FB1" w:rsidRDefault="007A5FB1" w:rsidP="00BD3140">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w:t>
      </w:r>
      <w:r w:rsidRPr="007A5FB1">
        <w:lastRenderedPageBreak/>
        <w:t>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77777777" w:rsidR="00E64D25" w:rsidRDefault="00E64D25" w:rsidP="00BD3140">
      <w:pPr>
        <w:ind w:firstLine="480"/>
      </w:pPr>
      <w:r>
        <w:rPr>
          <w:rFonts w:hint="eastAsia"/>
        </w:rPr>
        <w:t>LLaMA</w:t>
      </w:r>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r w:rsidR="00134F91">
        <w:rPr>
          <w:rFonts w:hint="eastAsia"/>
        </w:rPr>
        <w:t>LLaMA</w:t>
      </w:r>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r w:rsidR="00B41A92" w:rsidRPr="00B41A92">
        <w:rPr>
          <w:rFonts w:hint="eastAsia"/>
        </w:rPr>
        <w:t>SwiGLU</w:t>
      </w:r>
      <w:r w:rsidR="00B41A92" w:rsidRPr="00B41A92">
        <w:rPr>
          <w:rFonts w:hint="eastAsia"/>
        </w:rPr>
        <w:t>替代了</w:t>
      </w:r>
      <w:r w:rsidR="00B41A92" w:rsidRPr="00B41A92">
        <w:rPr>
          <w:rFonts w:hint="eastAsia"/>
        </w:rPr>
        <w:t>ReLU</w:t>
      </w:r>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r w:rsidRPr="00E64D25">
        <w:t>LL</w:t>
      </w:r>
      <w:r w:rsidR="00134F91">
        <w:rPr>
          <w:rFonts w:hint="eastAsia"/>
        </w:rPr>
        <w:t>a</w:t>
      </w:r>
      <w:r w:rsidRPr="00E64D25">
        <w:t>MA</w:t>
      </w:r>
      <w:r w:rsidRPr="00E64D25">
        <w:t>模型能够在处理复杂任务时仍保持较高的性能。</w:t>
      </w:r>
      <w:r w:rsidR="00134F91">
        <w:rPr>
          <w:rFonts w:hint="eastAsia"/>
        </w:rPr>
        <w:t>LLaMA</w:t>
      </w:r>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r w:rsidR="00134F91">
        <w:rPr>
          <w:rFonts w:hint="eastAsia"/>
        </w:rPr>
        <w:t>LLaMA</w:t>
      </w:r>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768FD19A"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3B1FB8">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F71468">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言模型在推理能力和技术创新方面的快速发展，进一步推动了大语言模型技术的多元化应用。</w:t>
      </w:r>
      <w:r w:rsidR="002458AB">
        <w:rPr>
          <w:rFonts w:hint="eastAsia"/>
        </w:rPr>
        <w:t>与此同时，国内其他研究团队也相继分享开源了自行研发训练</w:t>
      </w:r>
      <w:r w:rsidR="002458AB">
        <w:rPr>
          <w:rFonts w:hint="eastAsia"/>
        </w:rPr>
        <w:lastRenderedPageBreak/>
        <w:t>的</w:t>
      </w:r>
      <w:r w:rsidR="00CD0AC6">
        <w:rPr>
          <w:rFonts w:hint="eastAsia"/>
        </w:rPr>
        <w:t>国产化大</w:t>
      </w:r>
      <w:r w:rsidR="002458AB">
        <w:rPr>
          <w:rFonts w:hint="eastAsia"/>
        </w:rPr>
        <w:t>模型，如</w:t>
      </w:r>
      <w:r w:rsidR="002458AB">
        <w:rPr>
          <w:rFonts w:hint="eastAsia"/>
        </w:rPr>
        <w:t>Baichuan</w:t>
      </w:r>
      <w:r w:rsidR="00CD0AC6">
        <w:rPr>
          <w:rFonts w:hint="eastAsia"/>
        </w:rPr>
        <w:t>、</w:t>
      </w:r>
      <w:r w:rsidR="00CD0AC6">
        <w:rPr>
          <w:rFonts w:hint="eastAsia"/>
        </w:rPr>
        <w:t>InternLM</w:t>
      </w:r>
      <w:r w:rsidR="008E4D21">
        <w:rPr>
          <w:rFonts w:hint="eastAsia"/>
        </w:rPr>
        <w:t>、</w:t>
      </w:r>
      <w:r w:rsidR="008E4D21">
        <w:rPr>
          <w:rFonts w:hint="eastAsia"/>
        </w:rPr>
        <w:t>Minicpm</w:t>
      </w:r>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 </w:instrText>
      </w:r>
      <w:r w:rsidR="00F52910">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DATA </w:instrText>
      </w:r>
      <w:r w:rsidR="00F52910">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1D709D77"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6D54E0" w:rsidRPr="006D54E0">
        <w:rPr>
          <w:noProof/>
          <w:vertAlign w:val="superscript"/>
        </w:rPr>
        <w:t>[33]</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3759447"/>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70C29EA3"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6D54E0">
        <w:instrText xml:space="preserve"> ADDIN EN.CITE &lt;EndNote&gt;&lt;Cite&gt;&lt;Author&gt;White&lt;/Author&gt;&lt;Year&gt;2023&lt;/Year&gt;&lt;RecNum&gt;6&lt;/RecNum&gt;&lt;DisplayText&gt;&lt;style face="superscript"&gt;[34, 35]&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6D54E0" w:rsidRPr="006D54E0">
        <w:rPr>
          <w:noProof/>
          <w:vertAlign w:val="superscript"/>
        </w:rPr>
        <w:t>[34, 35]</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r w:rsidRPr="00F3003C">
        <w:rPr>
          <w:rFonts w:hint="eastAsia"/>
        </w:rPr>
        <w:t>C</w:t>
      </w:r>
      <w:r w:rsidR="00623BF6">
        <w:rPr>
          <w:rFonts w:hint="eastAsia"/>
        </w:rPr>
        <w:t>o</w:t>
      </w:r>
      <w:r w:rsidRPr="00F3003C">
        <w:rPr>
          <w:rFonts w:hint="eastAsia"/>
        </w:rPr>
        <w:t>T</w:t>
      </w:r>
      <w:r w:rsidRPr="00F3003C">
        <w:rPr>
          <w:rFonts w:hint="eastAsia"/>
        </w:rPr>
        <w:t>推理通过内嵌推理链条，引导模型逐步分解任务，以实现更连贯的推理路径，尤其适用于多步骤逻辑推理与数学问题。</w:t>
      </w:r>
      <w:r w:rsidR="00623BF6" w:rsidRPr="00623BF6">
        <w:t>CoT</w:t>
      </w:r>
      <w:r w:rsidR="00623BF6" w:rsidRPr="00623BF6">
        <w:t>的核心思想是，在推理过程中，模型通过模拟思考链的方式逐步展开推理，而不是直接给出答案。这种方法可以显著提升模型在复杂推理任务中的表现。</w:t>
      </w:r>
      <w:r w:rsidR="00623BF6" w:rsidRPr="00623BF6">
        <w:t>CoT</w:t>
      </w:r>
      <w:r w:rsidR="00623BF6" w:rsidRPr="00623BF6">
        <w:t>机制通过将推理过程显式化，允许模型逐步推导出结论。这种逐步推理的方法不仅提高了模型在复杂推理任务中的准确性，也增强了模型的解释性和可控性。例如，在数学问题求解时，</w:t>
      </w:r>
      <w:r w:rsidR="00623BF6" w:rsidRPr="00623BF6">
        <w:t>CoT</w:t>
      </w:r>
      <w:r w:rsidR="00623BF6" w:rsidRPr="00623BF6">
        <w:t>使得模型能够分</w:t>
      </w:r>
      <w:r w:rsidR="00623BF6" w:rsidRPr="00623BF6">
        <w:lastRenderedPageBreak/>
        <w:t>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6D54E0">
        <w:instrText xml:space="preserve"> ADDIN EN.CITE &lt;EndNote&gt;&lt;Cite&gt;&lt;Author&gt;Yao&lt;/Author&gt;&lt;Year&gt;2024&lt;/Year&gt;&lt;RecNum&gt;25&lt;/RecNum&gt;&lt;DisplayText&gt;&lt;style face="superscript"&gt;[36]&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6D54E0" w:rsidRPr="006D54E0">
        <w:rPr>
          <w:noProof/>
          <w:vertAlign w:val="superscript"/>
        </w:rPr>
        <w:t>[36]</w:t>
      </w:r>
      <w:r>
        <w:fldChar w:fldCharType="end"/>
      </w:r>
      <w:r w:rsidRPr="00F3003C">
        <w:rPr>
          <w:rFonts w:hint="eastAsia"/>
        </w:rPr>
        <w:t>通过有限的样本展示推理路径，有效减少了对大规模标注数据的依赖，同时使模型能够更灵活地应对多样化问题。</w:t>
      </w:r>
    </w:p>
    <w:p w14:paraId="7456E606" w14:textId="034DD086"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6D54E0">
        <w:instrText xml:space="preserve"> ADDIN EN.CITE &lt;EndNote&gt;&lt;Cite&gt;&lt;Author&gt;Ziegler&lt;/Author&gt;&lt;Year&gt;2019&lt;/Year&gt;&lt;RecNum&gt;65&lt;/RecNum&gt;&lt;DisplayText&gt;&lt;style face="superscript"&gt;[37]&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6D54E0" w:rsidRPr="006D54E0">
        <w:rPr>
          <w:noProof/>
          <w:vertAlign w:val="superscript"/>
        </w:rPr>
        <w:t>[37]</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r w:rsidRPr="001E43FB">
        <w:t>AlphaCode</w:t>
      </w:r>
      <w:r w:rsidRPr="001E43FB">
        <w:t>模型</w:t>
      </w:r>
      <w:r>
        <w:fldChar w:fldCharType="begin"/>
      </w:r>
      <w:r w:rsidR="006D54E0">
        <w:instrText xml:space="preserve"> ADDIN EN.CITE &lt;EndNote&gt;&lt;Cite&gt;&lt;Author&gt;Li&lt;/Author&gt;&lt;Year&gt;2022&lt;/Year&gt;&lt;RecNum&gt;66&lt;/RecNum&gt;&lt;DisplayText&gt;&lt;style face="superscript"&gt;[38]&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6D54E0" w:rsidRPr="006D54E0">
        <w:rPr>
          <w:noProof/>
          <w:vertAlign w:val="superscript"/>
        </w:rPr>
        <w:t>[38]</w:t>
      </w:r>
      <w:r>
        <w:fldChar w:fldCharType="end"/>
      </w:r>
      <w:r w:rsidRPr="001E43FB">
        <w:t>，通过在编程和推理任务中的强化学习微调，取得了显著的成功。</w:t>
      </w:r>
      <w:r w:rsidRPr="001E43FB">
        <w:t>AlphaCode</w:t>
      </w:r>
      <w:r w:rsidRPr="001E43FB">
        <w:t>能够通过学习大量编程题目中的输入输出模式，逐步推理并生成符合题意的代码，标志着推理大模型在代码理解和生成上的一大突破。</w:t>
      </w:r>
    </w:p>
    <w:p w14:paraId="44C3579C" w14:textId="25847743"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6D54E0">
        <w:instrText xml:space="preserve"> ADDIN EN.CITE &lt;EndNote&gt;&lt;Cite&gt;&lt;Author&gt;Yin&lt;/Author&gt;&lt;Year&gt;2024&lt;/Year&gt;&lt;RecNum&gt;27&lt;/RecNum&gt;&lt;DisplayText&gt;&lt;style face="superscript"&gt;[39]&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6D54E0" w:rsidRPr="006D54E0">
        <w:rPr>
          <w:noProof/>
          <w:vertAlign w:val="superscript"/>
        </w:rPr>
        <w:t>[39]</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r w:rsidR="00732E10" w:rsidRPr="00732E10">
        <w:rPr>
          <w:rFonts w:hint="eastAsia"/>
        </w:rPr>
        <w:t>ToRA</w:t>
      </w:r>
      <w:r w:rsidR="000E7F26" w:rsidRPr="000E7F26">
        <w:t xml:space="preserve"> </w:t>
      </w:r>
      <w:r w:rsidR="000E7F26">
        <w:fldChar w:fldCharType="begin"/>
      </w:r>
      <w:r w:rsidR="006D54E0">
        <w:instrText xml:space="preserve"> ADDIN EN.CITE &lt;EndNote&gt;&lt;Cite&gt;&lt;Author&gt;Gou&lt;/Author&gt;&lt;Year&gt;2023&lt;/Year&gt;&lt;RecNum&gt;9&lt;/RecNum&gt;&lt;DisplayText&gt;&lt;style face="superscript"&gt;[40]&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6D54E0" w:rsidRPr="006D54E0">
        <w:rPr>
          <w:noProof/>
          <w:vertAlign w:val="superscript"/>
        </w:rPr>
        <w:t>[40]</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r w:rsidR="00732E10" w:rsidRPr="00732E10">
        <w:rPr>
          <w:rFonts w:hint="eastAsia"/>
        </w:rPr>
        <w:t>ToRA</w:t>
      </w:r>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r w:rsidR="00921400">
        <w:rPr>
          <w:rFonts w:hint="eastAsia"/>
        </w:rPr>
        <w:t>CoT+TIR</w:t>
      </w:r>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6D54E0">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6D54E0" w:rsidRPr="006D54E0">
        <w:rPr>
          <w:noProof/>
          <w:vertAlign w:val="superscript"/>
        </w:rPr>
        <w:t>[41]</w:t>
      </w:r>
      <w:r w:rsidR="000E7F26">
        <w:fldChar w:fldCharType="end"/>
      </w:r>
      <w:r w:rsidR="00921400">
        <w:rPr>
          <w:rFonts w:hint="eastAsia"/>
        </w:rPr>
        <w:t>，其中还涉及到强化学习的人类反馈微调</w:t>
      </w:r>
      <w:r w:rsidR="00921400">
        <w:fldChar w:fldCharType="begin"/>
      </w:r>
      <w:r w:rsidR="006D54E0">
        <w:instrText xml:space="preserve"> ADDIN EN.CITE &lt;EndNote&gt;&lt;Cite&gt;&lt;Author&gt;Dai&lt;/Author&gt;&lt;Year&gt;2023&lt;/Year&gt;&lt;RecNum&gt;69&lt;/RecNum&gt;&lt;DisplayText&gt;&lt;style face="superscript"&gt;[42]&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6D54E0" w:rsidRPr="006D54E0">
        <w:rPr>
          <w:noProof/>
          <w:vertAlign w:val="superscript"/>
        </w:rPr>
        <w:t>[42]</w:t>
      </w:r>
      <w:r w:rsidR="00921400">
        <w:fldChar w:fldCharType="end"/>
      </w:r>
      <w:r w:rsidR="00921400">
        <w:rPr>
          <w:rFonts w:hint="eastAsia"/>
        </w:rPr>
        <w:t>。</w:t>
      </w:r>
    </w:p>
    <w:p w14:paraId="1504D703" w14:textId="027D33B1" w:rsidR="002A51B7" w:rsidRDefault="00312789" w:rsidP="00BD3140">
      <w:pPr>
        <w:ind w:firstLine="480"/>
      </w:pPr>
      <w:r>
        <w:rPr>
          <w:rFonts w:hint="eastAsia"/>
        </w:rPr>
        <w:t>在</w:t>
      </w:r>
      <w:r>
        <w:rPr>
          <w:rFonts w:hint="eastAsia"/>
        </w:rPr>
        <w:t>2024</w:t>
      </w:r>
      <w:r>
        <w:rPr>
          <w:rFonts w:hint="eastAsia"/>
        </w:rPr>
        <w:t>年</w:t>
      </w:r>
      <w:r>
        <w:rPr>
          <w:rFonts w:hint="eastAsia"/>
        </w:rPr>
        <w:t>9</w:t>
      </w:r>
      <w:r>
        <w:rPr>
          <w:rFonts w:hint="eastAsia"/>
        </w:rPr>
        <w:t>月份，</w:t>
      </w:r>
      <w:r>
        <w:rPr>
          <w:rFonts w:hint="eastAsia"/>
        </w:rPr>
        <w:t>OpenAI</w:t>
      </w:r>
      <w:r>
        <w:rPr>
          <w:rFonts w:hint="eastAsia"/>
        </w:rPr>
        <w:t>正式推出了其闭源推理模型</w:t>
      </w:r>
      <w:r w:rsidRPr="00312789">
        <w:t>GPT-O1</w:t>
      </w:r>
      <w:r w:rsidR="000805C2">
        <w:fldChar w:fldCharType="begin"/>
      </w:r>
      <w:r w:rsidR="006D54E0">
        <w:instrText xml:space="preserve"> ADDIN EN.CITE &lt;EndNote&gt;&lt;Cite&gt;&lt;Author&gt;Jaech&lt;/Author&gt;&lt;Year&gt;2024&lt;/Year&gt;&lt;RecNum&gt;67&lt;/RecNum&gt;&lt;DisplayText&gt;&lt;style face="superscript"&gt;[43]&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6D54E0" w:rsidRPr="006D54E0">
        <w:rPr>
          <w:noProof/>
          <w:vertAlign w:val="superscript"/>
        </w:rPr>
        <w:t>[43]</w:t>
      </w:r>
      <w:r w:rsidR="000805C2">
        <w:fldChar w:fldCharType="end"/>
      </w:r>
      <w:r>
        <w:rPr>
          <w:rFonts w:hint="eastAsia"/>
        </w:rPr>
        <w:t>，</w:t>
      </w:r>
      <w:r w:rsidRPr="00312789">
        <w:t>在处理复杂推理问题和理解长文本推理方面具备了更强的能力</w:t>
      </w:r>
      <w:r w:rsidR="000805C2">
        <w:rPr>
          <w:rFonts w:hint="eastAsia"/>
        </w:rPr>
        <w:t>,</w:t>
      </w:r>
      <w:r w:rsidR="000805C2" w:rsidRPr="000805C2">
        <w:t xml:space="preserve"> GPT-O1</w:t>
      </w:r>
      <w:r w:rsidR="000805C2" w:rsidRPr="000805C2">
        <w:t>强化了思维链</w:t>
      </w:r>
      <w:r w:rsidR="000805C2" w:rsidRPr="000805C2">
        <w:lastRenderedPageBreak/>
        <w:t>推理（</w:t>
      </w:r>
      <w:r w:rsidR="000805C2" w:rsidRPr="000805C2">
        <w:t>Chain of Thought, CoT</w:t>
      </w:r>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4854BF24" w:rsidR="00356AB3" w:rsidRDefault="00356AB3" w:rsidP="00BD3140">
      <w:pPr>
        <w:ind w:firstLine="480"/>
      </w:pPr>
      <w:r>
        <w:rPr>
          <w:rFonts w:hint="eastAsia"/>
        </w:rPr>
        <w:t>国内</w:t>
      </w:r>
      <w:r>
        <w:rPr>
          <w:rFonts w:hint="eastAsia"/>
        </w:rPr>
        <w:t>Deepseek-AI</w:t>
      </w:r>
      <w:r>
        <w:rPr>
          <w:rFonts w:hint="eastAsia"/>
        </w:rPr>
        <w:t>团队也一直</w:t>
      </w:r>
      <w:r w:rsidR="00F51F84">
        <w:rPr>
          <w:rFonts w:hint="eastAsia"/>
        </w:rPr>
        <w:t>在推理模型的领域发光发热，从</w:t>
      </w:r>
      <w:r w:rsidR="00F51F84">
        <w:rPr>
          <w:rFonts w:hint="eastAsia"/>
        </w:rPr>
        <w:t>Deepseek-Math</w:t>
      </w:r>
      <w:r w:rsidR="00F51F84">
        <w:rPr>
          <w:rFonts w:hint="eastAsia"/>
        </w:rPr>
        <w:t>到</w:t>
      </w:r>
      <w:r w:rsidR="00F51F84">
        <w:rPr>
          <w:rFonts w:hint="eastAsia"/>
        </w:rPr>
        <w:t>Deepseek-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 </w:instrText>
      </w:r>
      <w:r w:rsidR="006D54E0">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DATA </w:instrText>
      </w:r>
      <w:r w:rsidR="006D54E0">
        <w:fldChar w:fldCharType="end"/>
      </w:r>
      <w:r w:rsidR="00C348DE">
        <w:fldChar w:fldCharType="separate"/>
      </w:r>
      <w:r w:rsidR="006D54E0" w:rsidRPr="006D54E0">
        <w:rPr>
          <w:noProof/>
          <w:vertAlign w:val="superscript"/>
        </w:rPr>
        <w:t>[16, 44, 45]</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r w:rsidR="002A5CB4">
        <w:rPr>
          <w:rFonts w:hint="eastAsia"/>
        </w:rPr>
        <w:t>MoE</w:t>
      </w:r>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6D54E0">
        <w:instrText xml:space="preserve"> ADDIN EN.CITE &lt;EndNote&gt;&lt;Cite&gt;&lt;Author&gt;Zheng&lt;/Author&gt;&lt;Year&gt;2024&lt;/Year&gt;&lt;RecNum&gt;84&lt;/RecNum&gt;&lt;DisplayText&gt;&lt;style face="superscript"&gt;[46]&lt;/style&gt;&lt;/DisplayText&gt;&lt;record&gt;&lt;rec-number&gt;84&lt;/rec-number&gt;&lt;foreign-keys&gt;&lt;key app="EN" db-id="2dfsswxwbsvfe3e0szppfzs9tv5xxevv2ess" timestamp="1742626328"&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6D54E0" w:rsidRPr="006D54E0">
        <w:rPr>
          <w:noProof/>
          <w:vertAlign w:val="superscript"/>
        </w:rPr>
        <w:t>[46]</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3759448"/>
      <w:r w:rsidRPr="002B5D27">
        <w:rPr>
          <w:rFonts w:hint="eastAsia"/>
        </w:rPr>
        <w:lastRenderedPageBreak/>
        <w:t xml:space="preserve">2.3  </w:t>
      </w:r>
      <w:r w:rsidRPr="002B5D27">
        <w:rPr>
          <w:rFonts w:hint="eastAsia"/>
        </w:rPr>
        <w:t>大模型微调训练方法的发展</w:t>
      </w:r>
      <w:bookmarkEnd w:id="13"/>
    </w:p>
    <w:p w14:paraId="79A206E5" w14:textId="77777777"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r>
        <w:rPr>
          <w:rFonts w:hint="eastAsia"/>
        </w:rPr>
        <w:t>Qwen</w:t>
      </w:r>
      <w:r>
        <w:rPr>
          <w:rFonts w:hint="eastAsia"/>
        </w:rPr>
        <w:t>、</w:t>
      </w:r>
      <w:r>
        <w:rPr>
          <w:rFonts w:hint="eastAsia"/>
        </w:rPr>
        <w:t>LLaMA</w:t>
      </w:r>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0A286AE3"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6D54E0">
        <w:instrText xml:space="preserve"> ADDIN EN.CITE &lt;EndNote&gt;&lt;Cite&gt;&lt;Author&gt;Li&lt;/Author&gt;&lt;Year&gt;2023&lt;/Year&gt;&lt;RecNum&gt;73&lt;/RecNum&gt;&lt;DisplayText&gt;&lt;style face="superscript"&gt;[47]&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6D54E0" w:rsidRPr="006D54E0">
        <w:rPr>
          <w:noProof/>
          <w:vertAlign w:val="superscript"/>
        </w:rPr>
        <w:t>[47]</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6D54E0">
        <w:instrText xml:space="preserve"> ADDIN EN.CITE &lt;EndNote&gt;&lt;Cite&gt;&lt;Author&gt;Zhang&lt;/Author&gt;&lt;Year&gt;2021&lt;/Year&gt;&lt;RecNum&gt;74&lt;/RecNum&gt;&lt;DisplayText&gt;&lt;style face="superscript"&gt;[48]&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6D54E0" w:rsidRPr="006D54E0">
        <w:rPr>
          <w:noProof/>
          <w:vertAlign w:val="superscript"/>
        </w:rPr>
        <w:t>[48]</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77777777"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6D54E0">
        <w:instrText xml:space="preserve"> ADDIN EN.CITE &lt;EndNote&gt;&lt;Cite&gt;&lt;Author&gt;Chen&lt;/Author&gt;&lt;Year&gt;2020&lt;/Year&gt;&lt;RecNum&gt;75&lt;/RecNum&gt;&lt;DisplayText&gt;&lt;style face="superscript"&gt;[49]&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6D54E0" w:rsidRPr="006D54E0">
        <w:rPr>
          <w:noProof/>
          <w:vertAlign w:val="superscript"/>
        </w:rPr>
        <w:t>[49]</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60FB18EF"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r w:rsidRPr="00EB696E">
        <w:t>Deepseek</w:t>
      </w:r>
      <w:r w:rsidRPr="00EB696E">
        <w:t>、</w:t>
      </w:r>
      <w:r w:rsidRPr="00EB696E">
        <w:t>Qwen</w:t>
      </w:r>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915B35">
        <w:instrText xml:space="preserve"> ADDIN EN.CITE &lt;EndNote&gt;&lt;Cite&gt;&lt;Author&gt;Liu&lt;/Author&gt;&lt;Year&gt;2023&lt;/Year&gt;&lt;RecNum&gt;99&lt;/RecNum&gt;&lt;DisplayText&gt;&lt;style face="superscript"&gt;[50]&lt;/style&gt;&lt;/DisplayText&gt;&lt;record&gt;&lt;rec-number&gt;99&lt;/rec-number&gt;&lt;foreign-keys&gt;&lt;key app="EN" db-id="2dfsswxwbsvfe3e0szppfzs9tv5xxevv2ess" timestamp="174270974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915B35" w:rsidRPr="00915B35">
        <w:rPr>
          <w:noProof/>
          <w:vertAlign w:val="superscript"/>
        </w:rPr>
        <w:t>[50]</w:t>
      </w:r>
      <w:r w:rsidR="00915B35">
        <w:fldChar w:fldCharType="end"/>
      </w:r>
    </w:p>
    <w:p w14:paraId="319657DB" w14:textId="28FA6AF5"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rsidR="00915B35">
        <w:instrText xml:space="preserve"> ADDIN EN.CITE &lt;EndNote&gt;&lt;Cite&gt;&lt;Author&gt;Rafailov&lt;/Author&gt;&lt;Year&gt;2024&lt;/Year&gt;&lt;RecNum&gt;29&lt;/RecNum&gt;&lt;DisplayText&gt;&lt;style face="superscript"&gt;[51]&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15B35" w:rsidRPr="00915B35">
        <w:rPr>
          <w:noProof/>
          <w:vertAlign w:val="superscript"/>
        </w:rPr>
        <w:t>[51]</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w:t>
      </w:r>
      <w:r>
        <w:rPr>
          <w:rFonts w:hint="eastAsia"/>
        </w:rPr>
        <w:lastRenderedPageBreak/>
        <w:t>型，</w:t>
      </w:r>
      <w:r w:rsidRPr="00456984">
        <w:rPr>
          <w:rFonts w:hint="eastAsia"/>
        </w:rPr>
        <w:t>从而提升大模型的任务适应性和响应能力。</w:t>
      </w:r>
      <w:r w:rsidRPr="00456984">
        <w:t>GRPO</w:t>
      </w:r>
      <w:r w:rsidRPr="00456984">
        <w:t>（</w:t>
      </w:r>
      <w:r w:rsidRPr="00456984">
        <w:t>Group Relative Policy Optimization</w:t>
      </w:r>
      <w:r w:rsidRPr="00456984">
        <w:t>）是近期提出的一种强化学习算法，旨在优化多个模型之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3759449"/>
      <w:r>
        <w:rPr>
          <w:rFonts w:hint="eastAsia"/>
        </w:rPr>
        <w:t xml:space="preserve">2.4  </w:t>
      </w:r>
      <w:r w:rsidR="00456984" w:rsidRPr="002B5D27">
        <w:rPr>
          <w:rFonts w:hint="eastAsia"/>
        </w:rPr>
        <w:t>大模型推理优化的相关技术发展</w:t>
      </w:r>
      <w:bookmarkEnd w:id="14"/>
    </w:p>
    <w:p w14:paraId="5EC5AEFB" w14:textId="53E17C7D" w:rsidR="0069217A" w:rsidRDefault="0069217A" w:rsidP="00A81C97">
      <w:pPr>
        <w:ind w:leftChars="175" w:left="420" w:firstLine="480"/>
      </w:pPr>
      <w:r w:rsidRPr="0069217A">
        <w:t>推理优化（</w:t>
      </w:r>
      <w:r w:rsidRPr="0069217A">
        <w:t>Inference Optimization</w:t>
      </w:r>
      <w:r w:rsidRPr="0069217A">
        <w:t>）</w:t>
      </w:r>
      <w:r>
        <w:fldChar w:fldCharType="begin"/>
      </w:r>
      <w:r w:rsidR="00915B35">
        <w:instrText xml:space="preserve"> ADDIN EN.CITE &lt;EndNote&gt;&lt;Cite&gt;&lt;Author&gt;Hisaharo&lt;/Author&gt;&lt;Year&gt;2024&lt;/Year&gt;&lt;RecNum&gt;76&lt;/RecNum&gt;&lt;DisplayText&gt;&lt;style face="superscript"&gt;[52]&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15B35" w:rsidRPr="00915B35">
        <w:rPr>
          <w:noProof/>
          <w:vertAlign w:val="superscript"/>
        </w:rPr>
        <w:t>[52]</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0EEFA23A" w:rsidR="0069217A" w:rsidRDefault="0069217A" w:rsidP="00A81C97">
      <w:pPr>
        <w:ind w:leftChars="175" w:left="420" w:firstLine="480"/>
      </w:pPr>
      <w:r w:rsidRPr="0069217A">
        <w:t>量化和剪枝是常见的推理优化技术</w:t>
      </w:r>
      <w:r w:rsidR="00DF64E7">
        <w:fldChar w:fldCharType="begin"/>
      </w:r>
      <w:r w:rsidR="00915B35">
        <w:instrText xml:space="preserve"> ADDIN EN.CITE &lt;EndNote&gt;&lt;Cite&gt;&lt;Author&gt;Hisaharo&lt;/Author&gt;&lt;Year&gt;2024&lt;/Year&gt;&lt;RecNum&gt;76&lt;/RecNum&gt;&lt;DisplayText&gt;&lt;style face="superscript"&gt;[52, 53]&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15B35" w:rsidRPr="00915B35">
        <w:rPr>
          <w:noProof/>
          <w:vertAlign w:val="superscript"/>
        </w:rPr>
        <w:t>[52, 53]</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915B35">
        <w:instrText xml:space="preserve"> ADDIN EN.CITE &lt;EndNote&gt;&lt;Cite&gt;&lt;Author&gt;Dettmers&lt;/Author&gt;&lt;Year&gt;2023&lt;/Year&gt;&lt;RecNum&gt;78&lt;/RecNum&gt;&lt;DisplayText&gt;&lt;style face="superscript"&gt;[54]&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15B35" w:rsidRPr="00915B35">
        <w:rPr>
          <w:noProof/>
          <w:vertAlign w:val="superscript"/>
        </w:rPr>
        <w:t>[54]</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A81C97">
      <w:pPr>
        <w:ind w:leftChars="175" w:left="420" w:firstLine="480"/>
      </w:pPr>
      <w:r w:rsidRPr="00117870">
        <w:t>混合专家模型</w:t>
      </w:r>
      <w:r w:rsidRPr="00117870">
        <w:t>MoE (Mixture of Experts)</w:t>
      </w:r>
      <w:r>
        <w:rPr>
          <w:rFonts w:hint="eastAsia"/>
        </w:rPr>
        <w:t>，</w:t>
      </w:r>
      <w:r w:rsidRPr="00117870">
        <w:rPr>
          <w:rFonts w:hint="eastAsia"/>
        </w:rPr>
        <w:t>是一种基于模型容量和计算资</w:t>
      </w:r>
      <w:r w:rsidRPr="00117870">
        <w:rPr>
          <w:rFonts w:hint="eastAsia"/>
        </w:rPr>
        <w:lastRenderedPageBreak/>
        <w:t>源有效分配的推理优化方法。</w:t>
      </w:r>
      <w:r w:rsidRPr="00117870">
        <w:rPr>
          <w:rFonts w:hint="eastAsia"/>
        </w:rPr>
        <w:t>MoE</w:t>
      </w:r>
      <w:r w:rsidRPr="00117870">
        <w:rPr>
          <w:rFonts w:hint="eastAsia"/>
        </w:rPr>
        <w:t>模型通过将不同的专家（子模型）分配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r w:rsidRPr="00117870">
        <w:rPr>
          <w:rFonts w:hint="eastAsia"/>
        </w:rPr>
        <w:t>MoE</w:t>
      </w:r>
      <w:r w:rsidRPr="00117870">
        <w:rPr>
          <w:rFonts w:hint="eastAsia"/>
        </w:rPr>
        <w:t>使得模型可以在不同的任务中充分利用计算资源，同时避免在不需要全部专家时浪费计算能力。</w:t>
      </w:r>
      <w:r w:rsidRPr="00117870">
        <w:rPr>
          <w:rFonts w:hint="eastAsia"/>
        </w:rPr>
        <w:t>MoE</w:t>
      </w:r>
      <w:r w:rsidRPr="00117870">
        <w:rPr>
          <w:rFonts w:hint="eastAsia"/>
        </w:rPr>
        <w:t>的应用让大规模模型能够在推理过程中进行更高效的计算资源调度，尤其在大规模任务中，</w:t>
      </w:r>
      <w:r w:rsidRPr="00117870">
        <w:rPr>
          <w:rFonts w:hint="eastAsia"/>
        </w:rPr>
        <w:t>MoE</w:t>
      </w:r>
      <w:r w:rsidRPr="00117870">
        <w:rPr>
          <w:rFonts w:hint="eastAsia"/>
        </w:rPr>
        <w:t>能够显著提高计算效率。</w:t>
      </w:r>
    </w:p>
    <w:p w14:paraId="5822D5B3" w14:textId="36D10F7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Attentin</w:t>
      </w:r>
      <w:r w:rsidR="008B2B09">
        <w:rPr>
          <w:rFonts w:hint="eastAsia"/>
        </w:rPr>
        <w:t>机制</w:t>
      </w:r>
      <w:r w:rsidR="008B2B09">
        <w:fldChar w:fldCharType="begin"/>
      </w:r>
      <w:r w:rsidR="00915B35">
        <w:instrText xml:space="preserve"> ADDIN EN.CITE &lt;EndNote&gt;&lt;Cite&gt;&lt;Author&gt;Kwon&lt;/Author&gt;&lt;Year&gt;2023&lt;/Year&gt;&lt;RecNum&gt;79&lt;/RecNum&gt;&lt;DisplayText&gt;&lt;style face="superscript"&gt;[55]&lt;/style&gt;&lt;/DisplayText&gt;&lt;record&gt;&lt;rec-number&gt;79&lt;/rec-number&gt;&lt;foreign-keys&gt;&lt;key app="EN" db-id="2dfsswxwbsvfe3e0szppfzs9tv5xxevv2ess" timestamp="1742493692"&gt;79&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15B35" w:rsidRPr="00915B35">
        <w:rPr>
          <w:noProof/>
          <w:vertAlign w:val="superscript"/>
        </w:rPr>
        <w:t>[55]</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r w:rsidR="008B2B09" w:rsidRPr="008B2B09">
        <w:t>SGLang</w:t>
      </w:r>
      <w:r w:rsidR="008B2B09">
        <w:rPr>
          <w:rFonts w:hint="eastAsia"/>
        </w:rPr>
        <w:t>、</w:t>
      </w:r>
      <w:r w:rsidR="008B2B09" w:rsidRPr="008B2B09">
        <w:t>LMDeploy</w:t>
      </w:r>
      <w:r w:rsidR="005727A9">
        <w:fldChar w:fldCharType="begin"/>
      </w:r>
      <w:r w:rsidR="00915B35">
        <w:instrText xml:space="preserve"> ADDIN EN.CITE &lt;EndNote&gt;&lt;Cite&gt;&lt;Author&gt;Zheng&lt;/Author&gt;&lt;Year&gt;2024&lt;/Year&gt;&lt;RecNum&gt;80&lt;/RecNum&gt;&lt;DisplayText&gt;&lt;style face="superscript"&gt;[56, 57]&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15B35" w:rsidRPr="00915B35">
        <w:rPr>
          <w:noProof/>
          <w:vertAlign w:val="superscript"/>
        </w:rPr>
        <w:t>[56, 57]</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7777777" w:rsidR="005727A9" w:rsidRDefault="005727A9" w:rsidP="005727A9">
      <w:pPr>
        <w:pStyle w:val="1"/>
        <w:spacing w:after="326"/>
        <w:ind w:firstLine="720"/>
      </w:pPr>
      <w:bookmarkStart w:id="15" w:name="_Toc193759450"/>
      <w:r w:rsidRPr="005727A9">
        <w:t>第三章</w:t>
      </w:r>
      <w:r w:rsidRPr="005727A9">
        <w:rPr>
          <w:rFonts w:hint="eastAsia"/>
        </w:rPr>
        <w:t xml:space="preserve">  </w:t>
      </w:r>
      <w:r w:rsidRPr="005727A9">
        <w:t>相关技术研究和实验设计</w:t>
      </w:r>
      <w:bookmarkEnd w:id="15"/>
    </w:p>
    <w:p w14:paraId="0DF82B56" w14:textId="24CCE26F"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r>
        <w:rPr>
          <w:rFonts w:hint="eastAsia"/>
        </w:rPr>
        <w:t>Qwen</w:t>
      </w:r>
      <w:r>
        <w:rPr>
          <w:rFonts w:hint="eastAsia"/>
        </w:rPr>
        <w:t>系列模型架构</w:t>
      </w:r>
      <w:r w:rsidR="00240808">
        <w:rPr>
          <w:rFonts w:hint="eastAsia"/>
        </w:rPr>
        <w:t>和训练过程</w:t>
      </w:r>
      <w:r>
        <w:rPr>
          <w:rFonts w:hint="eastAsia"/>
        </w:rPr>
        <w:t>分析，</w:t>
      </w:r>
      <w:r w:rsidR="00240808">
        <w:rPr>
          <w:rFonts w:hint="eastAsia"/>
        </w:rPr>
        <w:t>大模型微调算法分析，</w:t>
      </w:r>
      <w:r>
        <w:rPr>
          <w:rFonts w:hint="eastAsia"/>
        </w:rPr>
        <w:t>Deepseek-R1</w:t>
      </w:r>
      <w:r>
        <w:rPr>
          <w:rFonts w:hint="eastAsia"/>
        </w:rPr>
        <w:t>关键训练算法和流程解析，最后根据</w:t>
      </w:r>
      <w:r w:rsidR="00D32C92">
        <w:rPr>
          <w:rFonts w:hint="eastAsia"/>
        </w:rPr>
        <w:t>涉及到的</w:t>
      </w:r>
      <w:r w:rsidR="001D7B2F">
        <w:rPr>
          <w:rFonts w:hint="eastAsia"/>
        </w:rPr>
        <w:t>算法</w:t>
      </w:r>
      <w:r w:rsidR="00D32C92">
        <w:rPr>
          <w:rFonts w:hint="eastAsia"/>
        </w:rPr>
        <w:t>技术，简单阐述本研究实验过程的整体设计方案。</w:t>
      </w:r>
    </w:p>
    <w:p w14:paraId="04A33D37" w14:textId="77777777" w:rsidR="005727A9" w:rsidRDefault="0034106B" w:rsidP="0034106B">
      <w:pPr>
        <w:pStyle w:val="2"/>
      </w:pPr>
      <w:bookmarkStart w:id="16" w:name="_Toc193759451"/>
      <w:r>
        <w:rPr>
          <w:rFonts w:hint="eastAsia"/>
        </w:rPr>
        <w:t>3.1  Transformer</w:t>
      </w:r>
      <w:r>
        <w:rPr>
          <w:rFonts w:hint="eastAsia"/>
        </w:rPr>
        <w:t>模型架构分析</w:t>
      </w:r>
      <w:bookmarkEnd w:id="16"/>
    </w:p>
    <w:p w14:paraId="05701896" w14:textId="77777777" w:rsidR="0034106B" w:rsidRDefault="00BE4D90" w:rsidP="0034106B">
      <w:pPr>
        <w:ind w:firstLine="480"/>
      </w:pPr>
      <w:r>
        <w:rPr>
          <w:rFonts w:hint="eastAsia"/>
        </w:rPr>
        <w:t>Transformer</w:t>
      </w:r>
      <w:r w:rsidR="001625AD">
        <w:fldChar w:fldCharType="begin"/>
      </w:r>
      <w:r w:rsidR="001625AD">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w:t>
      </w:r>
      <w:r w:rsidRPr="00BE4D90">
        <w:lastRenderedPageBreak/>
        <w:t>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LayerNorm</w:t>
      </w:r>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lastRenderedPageBreak/>
        <w:t>自注意力机制是</w:t>
      </w:r>
      <w:r w:rsidRPr="00035639">
        <w:t>Transformers</w:t>
      </w:r>
      <w:r w:rsidRPr="00035639">
        <w:t>架构的核心，其目的是在输入序列中捕捉单词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m:oMath>
        <m:r>
          <m:rPr>
            <m:nor/>
          </m:rPr>
          <m:t>MultiHead</m:t>
        </m:r>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m:r>
              <m:rPr>
                <m:nor/>
              </m:rPr>
              <m:t>hea</m:t>
            </m:r>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m:oMath>
        <m:r>
          <m:rPr>
            <m:nor/>
          </m:rPr>
          <m:t>hea</m:t>
        </m:r>
        <m:sSub>
          <m:sSubPr>
            <m:ctrlPr>
              <w:rPr>
                <w:rFonts w:ascii="Cambria Math" w:hAnsi="Cambria Math"/>
              </w:rPr>
            </m:ctrlPr>
          </m:sSubPr>
          <m:e>
            <m:r>
              <m:rPr>
                <m:nor/>
              </m:rPr>
              <m:t>d</m:t>
            </m:r>
          </m:e>
          <m:sub>
            <m:r>
              <m:rPr>
                <m:nor/>
              </m:rPr>
              <m:t>i</m:t>
            </m:r>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491033EE"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915B35">
        <w:instrText xml:space="preserve"> ADDIN EN.CITE &lt;EndNote&gt;&lt;Cite&gt;&lt;Author&gt;Kattenborn&lt;/Author&gt;&lt;Year&gt;2021&lt;/Year&gt;&lt;RecNum&gt;83&lt;/RecNum&gt;&lt;DisplayText&gt;&lt;style face="superscript"&gt;[58]&lt;/style&gt;&lt;/DisplayText&gt;&lt;record&gt;&lt;rec-number&gt;83&lt;/rec-number&gt;&lt;foreign-keys&gt;&lt;key app="EN" db-id="2dfsswxwbsvfe3e0szppfzs9tv5xxevv2ess" timestamp="174258349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15B35" w:rsidRPr="00915B35">
        <w:rPr>
          <w:noProof/>
          <w:vertAlign w:val="superscript"/>
        </w:rPr>
        <w:t>[58]</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w:t>
      </w:r>
      <w:r w:rsidRPr="0028160D">
        <w:lastRenderedPageBreak/>
        <w:t>的位置相关。常见的做法是使用正弦和余弦函数来生成位置编码</w:t>
      </w:r>
      <w:r w:rsidR="00E039D8">
        <w:rPr>
          <w:rFonts w:hint="eastAsia"/>
        </w:rPr>
        <w:t>，计算同时如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3759452"/>
      <w:r>
        <w:rPr>
          <w:rFonts w:hint="eastAsia"/>
        </w:rPr>
        <w:t xml:space="preserve">3.2  </w:t>
      </w:r>
      <w:r w:rsidRPr="00B1634C">
        <w:t>Qwen</w:t>
      </w:r>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r>
        <w:rPr>
          <w:rFonts w:hint="eastAsia"/>
        </w:rPr>
        <w:t>Qwen</w:t>
      </w:r>
      <w:r>
        <w:rPr>
          <w:rFonts w:hint="eastAsia"/>
        </w:rPr>
        <w:t>系列模型作为本研究实验过程中的基座模型，在本</w:t>
      </w:r>
      <w:r w:rsidR="00D2463F">
        <w:rPr>
          <w:rFonts w:hint="eastAsia"/>
        </w:rPr>
        <w:t>节中</w:t>
      </w:r>
      <w:r>
        <w:rPr>
          <w:rFonts w:hint="eastAsia"/>
        </w:rPr>
        <w:t>会基于</w:t>
      </w:r>
      <w:r>
        <w:rPr>
          <w:rFonts w:hint="eastAsia"/>
        </w:rPr>
        <w:t>Qwen</w:t>
      </w:r>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r w:rsidR="00D2463F">
        <w:rPr>
          <w:rFonts w:hint="eastAsia"/>
        </w:rPr>
        <w:t>Qwen</w:t>
      </w:r>
      <w:r w:rsidR="00D2463F">
        <w:rPr>
          <w:rFonts w:hint="eastAsia"/>
        </w:rPr>
        <w:t>类似的相关设计。</w:t>
      </w:r>
    </w:p>
    <w:p w14:paraId="0501AAA5" w14:textId="22845C4C" w:rsidR="00B1634C" w:rsidRDefault="00232F52" w:rsidP="00232F52">
      <w:pPr>
        <w:pStyle w:val="3"/>
      </w:pPr>
      <w:bookmarkStart w:id="20" w:name="_Toc193759453"/>
      <w:r>
        <w:rPr>
          <w:rFonts w:hint="eastAsia"/>
        </w:rPr>
        <w:t>3.2.1  Qwen</w:t>
      </w:r>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7777777" w:rsidR="00834473" w:rsidRDefault="00834473" w:rsidP="00834473">
      <w:pPr>
        <w:ind w:firstLine="480"/>
      </w:pPr>
      <w:r>
        <w:rPr>
          <w:rFonts w:hint="eastAsia"/>
        </w:rPr>
        <w:t>自从</w:t>
      </w:r>
      <w:r>
        <w:rPr>
          <w:rFonts w:hint="eastAsia"/>
        </w:rPr>
        <w:t>2022</w:t>
      </w:r>
      <w:r>
        <w:rPr>
          <w:rFonts w:hint="eastAsia"/>
        </w:rPr>
        <w:t>年底</w:t>
      </w:r>
      <w:r>
        <w:rPr>
          <w:rFonts w:hint="eastAsia"/>
        </w:rPr>
        <w:t>ChatGPT</w:t>
      </w:r>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lastRenderedPageBreak/>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A60B61">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r>
        <w:rPr>
          <w:rFonts w:hint="eastAsia"/>
        </w:rPr>
        <w:t>Qwen</w:t>
      </w:r>
      <w:r w:rsidR="00A60B61">
        <w:rPr>
          <w:rFonts w:hint="eastAsia"/>
        </w:rPr>
        <w:t>模型的预训练数据主要涉及公共网络文档、百科全书、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45E57CFC"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r w:rsidR="00AB6874">
        <w:rPr>
          <w:rFonts w:hint="eastAsia"/>
        </w:rPr>
        <w:t>MinHash</w:t>
      </w:r>
      <w:r w:rsidR="00AB6874">
        <w:rPr>
          <w:rFonts w:hint="eastAsia"/>
        </w:rPr>
        <w:t>和</w:t>
      </w:r>
      <w:r w:rsidR="00AB6874">
        <w:rPr>
          <w:rFonts w:hint="eastAsia"/>
        </w:rPr>
        <w:t>LSH</w:t>
      </w:r>
      <w:r w:rsidR="00AB6874">
        <w:rPr>
          <w:rFonts w:hint="eastAsia"/>
        </w:rPr>
        <w:t>算法的模糊重复数据删除算法</w:t>
      </w:r>
      <w:r w:rsidR="00AB6874">
        <w:fldChar w:fldCharType="begin"/>
      </w:r>
      <w:r w:rsidR="00915B35">
        <w:instrText xml:space="preserve"> ADDIN EN.CITE &lt;EndNote&gt;&lt;Cite&gt;&lt;Author&gt;Andoni&lt;/Author&gt;&lt;Year&gt;2015&lt;/Year&gt;&lt;RecNum&gt;86&lt;/RecNum&gt;&lt;DisplayText&gt;&lt;style face="superscript"&gt;[59, 60]&lt;/style&gt;&lt;/DisplayText&gt;&lt;record&gt;&lt;rec-number&gt;86&lt;/rec-number&gt;&lt;foreign-keys&gt;&lt;key app="EN" db-id="2dfsswxwbsvfe3e0szppfzs9tv5xxevv2ess" timestamp="1742628842"&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2dfsswxwbsvfe3e0szppfzs9tv5xxevv2ess" timestamp="174262884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915B35" w:rsidRPr="00915B35">
        <w:rPr>
          <w:noProof/>
          <w:vertAlign w:val="superscript"/>
        </w:rPr>
        <w:t>[59, 60]</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r>
        <w:rPr>
          <w:rFonts w:hint="eastAsia"/>
        </w:rPr>
        <w:t>Qwen</w:t>
      </w:r>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r w:rsidR="00D16F2E">
        <w:rPr>
          <w:rFonts w:hint="eastAsia"/>
        </w:rPr>
        <w:t>lm_head</w:t>
      </w:r>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r>
        <w:rPr>
          <w:rFonts w:hint="eastAsia"/>
        </w:rPr>
        <w:t>RoPE</w:t>
      </w:r>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r>
        <w:rPr>
          <w:rFonts w:hint="eastAsia"/>
        </w:rPr>
        <w:t>RMSNorm</w:t>
      </w:r>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r>
        <w:rPr>
          <w:rFonts w:hint="eastAsia"/>
        </w:rPr>
        <w:t>SwiGLU</w:t>
      </w:r>
      <w:r>
        <w:rPr>
          <w:rFonts w:hint="eastAsia"/>
        </w:rPr>
        <w:t>激活函数来降低隐藏层的维度，提高训练效率。</w:t>
      </w:r>
    </w:p>
    <w:p w14:paraId="7E1F336A" w14:textId="77777777" w:rsidR="00102D85" w:rsidRDefault="00062A39" w:rsidP="00102D85">
      <w:pPr>
        <w:ind w:firstLine="480"/>
      </w:pPr>
      <w:r>
        <w:rPr>
          <w:rFonts w:hint="eastAsia"/>
        </w:rPr>
        <w:lastRenderedPageBreak/>
        <w:t>在模型预训练过程中，</w:t>
      </w:r>
      <w:r>
        <w:rPr>
          <w:rFonts w:hint="eastAsia"/>
        </w:rPr>
        <w:t>Qwen</w:t>
      </w:r>
      <w:r w:rsidR="009D2A49">
        <w:rPr>
          <w:rFonts w:hint="eastAsia"/>
        </w:rPr>
        <w:t>模型采用</w:t>
      </w:r>
      <w:r w:rsidR="009D2A49">
        <w:rPr>
          <w:rFonts w:hint="eastAsia"/>
        </w:rPr>
        <w:t>Flash-Attention</w:t>
      </w:r>
      <w:r w:rsidR="009D2A49">
        <w:rPr>
          <w:rFonts w:hint="eastAsia"/>
        </w:rPr>
        <w:t>技术</w:t>
      </w:r>
      <w:r w:rsidR="00102D85">
        <w:fldChar w:fldCharType="begin"/>
      </w:r>
      <w:r w:rsidR="00102D85">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FlashAttention</w:t>
      </w:r>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r w:rsidR="00102D85">
        <w:rPr>
          <w:rFonts w:hint="eastAsia"/>
        </w:rPr>
        <w:t>FlashAttention</w:t>
      </w:r>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r w:rsidR="00102D85">
        <w:rPr>
          <w:rFonts w:hint="eastAsia"/>
        </w:rPr>
        <w:t>FlashAttention</w:t>
      </w:r>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r>
        <w:rPr>
          <w:rFonts w:hint="eastAsia"/>
        </w:rPr>
        <w:t>Qwen</w:t>
      </w:r>
      <w:r>
        <w:rPr>
          <w:rFonts w:hint="eastAsia"/>
        </w:rPr>
        <w:t>利用动态</w:t>
      </w:r>
      <w:r>
        <w:rPr>
          <w:rFonts w:hint="eastAsia"/>
        </w:rPr>
        <w:t>NTK</w:t>
      </w:r>
      <w:r>
        <w:rPr>
          <w:rFonts w:hint="eastAsia"/>
        </w:rPr>
        <w:t>感知插值，随着序列长度的增加动态缩放位置信息</w:t>
      </w:r>
      <w:r w:rsidR="00EF64C3">
        <w:rPr>
          <w:rFonts w:hint="eastAsia"/>
        </w:rPr>
        <w:t>，</w:t>
      </w:r>
      <w:r w:rsidR="00EF64C3" w:rsidRPr="00EF64C3">
        <w:rPr>
          <w:rFonts w:hint="eastAsia"/>
        </w:rPr>
        <w:t>LogN-</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r w:rsidR="00FF6905">
        <w:rPr>
          <w:rFonts w:hint="eastAsia"/>
        </w:rPr>
        <w:t>Qwen</w:t>
      </w:r>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3759454"/>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665D568F"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F714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Qwen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r w:rsidR="00CA3ACE" w:rsidRPr="00CA3ACE">
        <w:t>Qwen</w:t>
      </w:r>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r w:rsidRPr="00CA3ACE">
        <w:t>MoE</w:t>
      </w:r>
      <w:r w:rsidRPr="00CA3ACE">
        <w:t>模型也遵循了增益再利用原则，额外使用了</w:t>
      </w:r>
      <w:r w:rsidRPr="00CA3ACE">
        <w:t>4.5</w:t>
      </w:r>
      <w:r w:rsidRPr="00CA3ACE">
        <w:t>万亿</w:t>
      </w:r>
      <w:r w:rsidRPr="00CA3ACE">
        <w:t>tokens</w:t>
      </w:r>
      <w:r w:rsidRPr="00CA3ACE">
        <w:t>进行预训练。</w:t>
      </w:r>
    </w:p>
    <w:p w14:paraId="33FDAD9B" w14:textId="1F38FF35"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915B35">
        <w:instrText xml:space="preserve"> ADDIN EN.CITE &lt;EndNote&gt;&lt;Cite&gt;&lt;Author&gt;Ainslie&lt;/Author&gt;&lt;Year&gt;2023&lt;/Year&gt;&lt;RecNum&gt;88&lt;/RecNum&gt;&lt;DisplayText&gt;&lt;style face="superscript"&gt;[61]&lt;/style&gt;&lt;/DisplayText&gt;&lt;record&gt;&lt;rec-number&gt;88&lt;/rec-number&gt;&lt;foreign-keys&gt;&lt;key app="EN" db-id="2dfsswxwbsvfe3e0szppfzs9tv5xxevv2ess" timestamp="1742640951"&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915B35" w:rsidRPr="00915B35">
        <w:rPr>
          <w:noProof/>
          <w:vertAlign w:val="superscript"/>
        </w:rPr>
        <w:t>[61]</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3598FEDC"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RoPE</w:t>
      </w:r>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915B35">
        <w:instrText xml:space="preserve"> ADDIN EN.CITE &lt;EndNote&gt;&lt;Cite&gt;&lt;Author&gt;An&lt;/Author&gt;&lt;Year&gt;2024&lt;/Year&gt;&lt;RecNum&gt;89&lt;/RecNum&gt;&lt;DisplayText&gt;&lt;style face="superscript"&gt;[62]&lt;/style&gt;&lt;/DisplayText&gt;&lt;record&gt;&lt;rec-number&gt;89&lt;/rec-number&gt;&lt;foreign-keys&gt;&lt;key app="EN" db-id="2dfsswxwbsvfe3e0szppfzs9tv5xxevv2ess" timestamp="1742645889"&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915B35" w:rsidRPr="00915B35">
        <w:rPr>
          <w:noProof/>
          <w:vertAlign w:val="superscript"/>
        </w:rPr>
        <w:t>[62]</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05235D34"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915B35">
        <w:instrText xml:space="preserve"> ADDIN EN.CITE &lt;EndNote&gt;&lt;Cite&gt;&lt;Author&gt;Peng&lt;/Author&gt;&lt;Year&gt;2023&lt;/Year&gt;&lt;RecNum&gt;90&lt;/RecNum&gt;&lt;DisplayText&gt;&lt;style face="superscript"&gt;[63]&lt;/style&gt;&lt;/DisplayText&gt;&lt;record&gt;&lt;rec-number&gt;90&lt;/rec-number&gt;&lt;foreign-keys&gt;&lt;key app="EN" db-id="2dfsswxwbsvfe3e0szppfzs9tv5xxevv2ess" timestamp="1742645919"&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915B35" w:rsidRPr="00915B35">
        <w:rPr>
          <w:noProof/>
          <w:vertAlign w:val="superscript"/>
        </w:rPr>
        <w:t>[63]</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08218B6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915B35">
        <w:instrText xml:space="preserve"> ADDIN EN.CITE &lt;EndNote&gt;&lt;Cite&gt;&lt;Author&gt;Bai&lt;/Author&gt;&lt;Year&gt;2022&lt;/Year&gt;&lt;RecNum&gt;91&lt;/RecNum&gt;&lt;DisplayText&gt;&lt;style face="superscript"&gt;[64]&lt;/style&gt;&lt;/DisplayText&gt;&lt;record&gt;&lt;rec-number&gt;91&lt;/rec-number&gt;&lt;foreign-keys&gt;&lt;key app="EN" db-id="2dfsswxwbsvfe3e0szppfzs9tv5xxevv2ess" timestamp="174264678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915B35" w:rsidRPr="00915B35">
        <w:rPr>
          <w:noProof/>
          <w:vertAlign w:val="superscript"/>
        </w:rPr>
        <w:t>[64]</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5BBE3970"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915B35">
        <w:instrText xml:space="preserve"> ADDIN EN.CITE &lt;EndNote&gt;&lt;Cite&gt;&lt;Author&gt;Gilks&lt;/Author&gt;&lt;Year&gt;1992&lt;/Year&gt;&lt;RecNum&gt;92&lt;/RecNum&gt;&lt;DisplayText&gt;&lt;style face="superscript"&gt;[65]&lt;/style&gt;&lt;/DisplayText&gt;&lt;record&gt;&lt;rec-number&gt;92&lt;/rec-number&gt;&lt;foreign-keys&gt;&lt;key app="EN" db-id="2dfsswxwbsvfe3e0szppfzs9tv5xxevv2ess" timestamp="1742646988"&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915B35" w:rsidRPr="00915B35">
        <w:rPr>
          <w:noProof/>
          <w:vertAlign w:val="superscript"/>
        </w:rPr>
        <w:t>[65]</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38012BB7"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915B35">
        <w:instrText xml:space="preserve"> ADDIN EN.CITE &lt;EndNote&gt;&lt;Cite&gt;&lt;Author&gt;Rafailov&lt;/Author&gt;&lt;Year&gt;2023&lt;/Year&gt;&lt;RecNum&gt;93&lt;/RecNum&gt;&lt;DisplayText&gt;&lt;style face="superscript"&gt;[66]&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915B35" w:rsidRPr="00915B35">
        <w:rPr>
          <w:noProof/>
          <w:vertAlign w:val="superscript"/>
        </w:rPr>
        <w:t>[66]</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3759455"/>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1EF75327"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 </w:instrText>
      </w:r>
      <w:r w:rsidR="00915B3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DATA </w:instrText>
      </w:r>
      <w:r w:rsidR="00915B35">
        <w:fldChar w:fldCharType="end"/>
      </w:r>
      <w:r w:rsidR="002D4255">
        <w:fldChar w:fldCharType="separate"/>
      </w:r>
      <w:r w:rsidR="00915B35" w:rsidRPr="00915B35">
        <w:rPr>
          <w:noProof/>
          <w:vertAlign w:val="superscript"/>
        </w:rPr>
        <w:t>[14, 41, 67, 68]</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7799CD45"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6D54E0" w:rsidRPr="006D54E0">
        <w:rPr>
          <w:noProof/>
          <w:vertAlign w:val="superscript"/>
        </w:rPr>
        <w:t>[33]</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5FCA2534"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r w:rsidR="004234E2">
        <w:rPr>
          <w:rFonts w:hint="eastAsia"/>
        </w:rPr>
        <w:t>Qwen-Math</w:t>
      </w:r>
      <w:r w:rsidR="004234E2">
        <w:rPr>
          <w:rFonts w:hint="eastAsia"/>
        </w:rPr>
        <w:t>系列的训练流程如图</w:t>
      </w:r>
      <w:r w:rsidR="004234E2">
        <w:rPr>
          <w:rFonts w:hint="eastAsia"/>
        </w:rPr>
        <w:t>3-4</w:t>
      </w:r>
      <w:r w:rsidR="004234E2">
        <w:fldChar w:fldCharType="begin"/>
      </w:r>
      <w:r w:rsidR="004234E2">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4234E2" w:rsidRPr="004234E2">
        <w:rPr>
          <w:noProof/>
          <w:vertAlign w:val="superscript"/>
        </w:rPr>
        <w:t>[41]</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r>
        <w:rPr>
          <w:rFonts w:hint="eastAsia"/>
        </w:rPr>
        <w:t>CoT</w:t>
      </w:r>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3759456"/>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3759457"/>
      <w:r>
        <w:rPr>
          <w:rFonts w:hint="eastAsia"/>
        </w:rPr>
        <w:t>3.3.1  SFT</w:t>
      </w:r>
      <w:r>
        <w:rPr>
          <w:rFonts w:hint="eastAsia"/>
        </w:rPr>
        <w:t>简介</w:t>
      </w:r>
      <w:bookmarkEnd w:id="26"/>
    </w:p>
    <w:p w14:paraId="51D4772D" w14:textId="5EECDE46"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915B35">
        <w:instrText xml:space="preserve"> ADDIN EN.CITE &lt;EndNote&gt;&lt;Cite&gt;&lt;Author&gt;Lu&lt;/Author&gt;&lt;Year&gt;2023&lt;/Year&gt;&lt;RecNum&gt;98&lt;/RecNum&gt;&lt;DisplayText&gt;&lt;style face="superscript"&gt;[69]&lt;/style&gt;&lt;/DisplayText&gt;&lt;record&gt;&lt;rec-number&gt;98&lt;/rec-number&gt;&lt;foreign-keys&gt;&lt;key app="EN" db-id="2dfsswxwbsvfe3e0szppfzs9tv5xxevv2ess" timestamp="1742649414"&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15B35" w:rsidRPr="00915B35">
        <w:rPr>
          <w:noProof/>
          <w:vertAlign w:val="superscript"/>
        </w:rPr>
        <w:t>[69]</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r>
        <w:rPr>
          <w:rFonts w:hint="eastAsia"/>
        </w:rPr>
        <w:t>Qwen</w:t>
      </w:r>
      <w:r>
        <w:rPr>
          <w:rFonts w:hint="eastAsia"/>
        </w:rPr>
        <w:t>系列</w:t>
      </w:r>
      <w:r w:rsidRPr="00BD508C">
        <w:t>、</w:t>
      </w:r>
      <w:r>
        <w:rPr>
          <w:rFonts w:hint="eastAsia"/>
        </w:rPr>
        <w:t>LLaMA</w:t>
      </w:r>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3759458"/>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18D5CF05"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370536">
        <w:instrText xml:space="preserve"> ADDIN EN.CITE &lt;EndNote&gt;&lt;Cite&gt;&lt;Author&gt;Micikevicius&lt;/Author&gt;&lt;Year&gt;2017&lt;/Year&gt;&lt;RecNum&gt;104&lt;/RecNum&gt;&lt;DisplayText&gt;&lt;style face="superscript"&gt;[70]&lt;/style&gt;&lt;/DisplayText&gt;&lt;record&gt;&lt;rec-number&gt;104&lt;/rec-number&gt;&lt;foreign-keys&gt;&lt;key app="EN" db-id="2dfsswxwbsvfe3e0szppfzs9tv5xxevv2ess" timestamp="1742712019"&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370536" w:rsidRPr="00370536">
        <w:rPr>
          <w:noProof/>
          <w:vertAlign w:val="superscript"/>
        </w:rPr>
        <w:t>[70]</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9A0E9F">
        <w:instrText xml:space="preserve"> ADDIN EN.CITE &lt;EndNote&gt;&lt;Cite&gt;&lt;Author&gt;Targ&lt;/Author&gt;&lt;Year&gt;2016&lt;/Year&gt;&lt;RecNum&gt;105&lt;/RecNum&gt;&lt;DisplayText&gt;&lt;style face="superscript"&gt;[71]&lt;/style&gt;&lt;/DisplayText&gt;&lt;record&gt;&lt;rec-number&gt;105&lt;/rec-number&gt;&lt;foreign-keys&gt;&lt;key app="EN" db-id="2dfsswxwbsvfe3e0szppfzs9tv5xxevv2ess" timestamp="1742712755"&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9A0E9F" w:rsidRPr="009A0E9F">
        <w:rPr>
          <w:noProof/>
          <w:vertAlign w:val="superscript"/>
        </w:rPr>
        <w:t>[71]</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18A17C06" w14:textId="77777777" w:rsidR="00275F47" w:rsidRDefault="00275F47" w:rsidP="00275F47">
      <w:pPr>
        <w:ind w:firstLine="480"/>
      </w:pPr>
    </w:p>
    <w:p w14:paraId="57705FEA" w14:textId="621E6C2C" w:rsidR="00275F47" w:rsidRDefault="00275F47" w:rsidP="00275F47">
      <w:pPr>
        <w:pStyle w:val="2"/>
      </w:pPr>
      <w:bookmarkStart w:id="29" w:name="_Toc193759459"/>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3759460"/>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4D538214" w14:textId="2C0278FF" w:rsidR="002011DD"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instrText xml:space="preserve"> ADDIN EN.CITE &lt;EndNote&gt;&lt;Cite&gt;&lt;Author&gt;Kaelbling&lt;/Author&gt;&lt;Year&gt;1996&lt;/Year&gt;&lt;RecNum&gt;39&lt;/RecNum&gt;&lt;DisplayText&gt;&lt;style face="superscript"&gt;[6]&lt;/style&gt;&lt;/DisplayText&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900966">
        <w:instrText xml:space="preserve"> ADDIN EN.CITE &lt;EndNote&gt;&lt;Cite&gt;&lt;Author&gt;Ouyang&lt;/Author&gt;&lt;Year&gt;2022&lt;/Year&gt;&lt;RecNum&gt;106&lt;/RecNum&gt;&lt;DisplayText&gt;&lt;style face="superscript"&gt;[72]&lt;/style&gt;&lt;/DisplayText&gt;&lt;record&gt;&lt;rec-number&gt;106&lt;/rec-number&gt;&lt;foreign-keys&gt;&lt;key app="EN" db-id="2dfsswxwbsvfe3e0szppfzs9tv5xxevv2ess" timestamp="1742921947"&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900966" w:rsidRPr="00900966">
        <w:rPr>
          <w:noProof/>
          <w:vertAlign w:val="superscript"/>
        </w:rPr>
        <w:t>[72]</w:t>
      </w:r>
      <w:r w:rsidR="00900966">
        <w:fldChar w:fldCharType="end"/>
      </w:r>
      <w:r w:rsidRPr="002011DD">
        <w:rPr>
          <w:rFonts w:hint="eastAsia"/>
        </w:rPr>
        <w:t>是当前强化学习中常用的算法之一，其稳定性和高效性使得它成为了强化学习在大语言模型中的主流方法之一。</w:t>
      </w: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束”，防止语言模型</w:t>
      </w:r>
      <w:r w:rsidR="005B6C3C">
        <w:rPr>
          <w:rFonts w:hint="eastAsia"/>
        </w:rPr>
        <w:t>训练偏离预期或者训歪</w:t>
      </w:r>
      <w:r>
        <w:rPr>
          <w:rFonts w:hint="eastAsia"/>
        </w:rPr>
        <w:t>，使模型的回答结果</w:t>
      </w:r>
      <w:r w:rsidR="00A87101">
        <w:rPr>
          <w:rFonts w:hint="eastAsia"/>
        </w:rPr>
        <w:t>与预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lastRenderedPageBreak/>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w:t>
      </w:r>
      <w:r>
        <w:rPr>
          <w:rFonts w:hint="eastAsia"/>
        </w:rPr>
        <w:t>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rPr>
          <w:rFonts w:hint="eastAsia"/>
        </w:rPr>
      </w:pPr>
    </w:p>
    <w:p w14:paraId="78C5B03D" w14:textId="63F031C2" w:rsidR="00907BF5" w:rsidRDefault="001B2AE9" w:rsidP="001B2AE9">
      <w:pPr>
        <w:ind w:firstLine="482"/>
      </w:pPr>
      <w:r w:rsidRPr="004E66D0">
        <w:rPr>
          <w:rFonts w:hint="eastAsia"/>
          <w:b/>
          <w:bCs/>
        </w:rPr>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r w:rsidR="003633DB">
        <w:rPr>
          <w:rFonts w:hint="eastAsia"/>
        </w:rPr>
        <w:t>old_log_prob</w:t>
      </w:r>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w:t>
      </w:r>
      <w:r w:rsidRPr="001B2AE9">
        <w:rPr>
          <w:rFonts w:hint="eastAsia"/>
        </w:rPr>
        <w:lastRenderedPageBreak/>
        <w:t>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r w:rsidR="000E3915">
        <w:rPr>
          <w:rFonts w:hint="eastAsia"/>
        </w:rPr>
        <w:t>old_log_prob</w:t>
      </w:r>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r w:rsidR="00C854F1">
        <w:rPr>
          <w:rFonts w:hint="eastAsia"/>
        </w:rPr>
        <w:t>critic_score</w:t>
      </w:r>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1EB12984">
            <wp:extent cx="4587890" cy="2277374"/>
            <wp:effectExtent l="0" t="0" r="3175" b="8890"/>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01623" cy="2284191"/>
                    </a:xfrm>
                    <a:prstGeom prst="rect">
                      <a:avLst/>
                    </a:prstGeom>
                    <a:noFill/>
                    <a:ln>
                      <a:noFill/>
                    </a:ln>
                  </pic:spPr>
                </pic:pic>
              </a:graphicData>
            </a:graphic>
          </wp:inline>
        </w:drawing>
      </w:r>
    </w:p>
    <w:p w14:paraId="46E62F37" w14:textId="0374D0AE"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图</w:t>
      </w:r>
    </w:p>
    <w:p w14:paraId="5A87ADA0" w14:textId="59338A3C" w:rsidR="00BF64D5" w:rsidRDefault="003F2D84" w:rsidP="001B2AE9">
      <w:pPr>
        <w:ind w:firstLine="482"/>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r w:rsidR="003633DB">
        <w:rPr>
          <w:rFonts w:hint="eastAsia"/>
        </w:rPr>
        <w:t>ref_log_prob</w:t>
      </w:r>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w:t>
      </w:r>
      <w:r w:rsidR="00EA76ED">
        <w:rPr>
          <w:rFonts w:hint="eastAsia"/>
        </w:rPr>
        <w:lastRenderedPageBreak/>
        <w:t>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5F865CFC"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r w:rsidRPr="000E3915">
        <w:rPr>
          <w:rFonts w:hint="eastAsia"/>
        </w:rPr>
        <w:t>ref_log_pro</w:t>
      </w:r>
      <w:r w:rsidR="00FE59F6">
        <w:rPr>
          <w:rFonts w:hint="eastAsia"/>
        </w:rPr>
        <w:t>b</w:t>
      </w:r>
      <w:r w:rsidR="00FE59F6">
        <w:rPr>
          <w:rFonts w:hint="eastAsia"/>
        </w:rPr>
        <w:t>作为概率分布</w:t>
      </w:r>
      <w:r w:rsidRPr="000E3915">
        <w:rPr>
          <w:rFonts w:hint="eastAsia"/>
        </w:rPr>
        <w:t>。</w:t>
      </w:r>
      <w:r w:rsidR="00FE59F6">
        <w:rPr>
          <w:rFonts w:hint="eastAsia"/>
        </w:rPr>
        <w:t>由此</w:t>
      </w:r>
      <w:r w:rsidRPr="000E3915">
        <w:rPr>
          <w:rFonts w:hint="eastAsia"/>
        </w:rPr>
        <w:t>来看</w:t>
      </w:r>
      <w:r w:rsidR="00FE59F6" w:rsidRPr="000E3915">
        <w:rPr>
          <w:rFonts w:hint="eastAsia"/>
        </w:rPr>
        <w:t>old_</w:t>
      </w:r>
      <w:r w:rsidR="00FE59F6">
        <w:rPr>
          <w:rFonts w:hint="eastAsia"/>
        </w:rPr>
        <w:t>Actor_Model</w:t>
      </w:r>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t>公式</w:t>
      </w:r>
      <w:r>
        <w:rPr>
          <w:rFonts w:hint="eastAsia"/>
        </w:rPr>
        <w:t>(3-9)</w:t>
      </w:r>
      <w:r>
        <w:rPr>
          <w:rFonts w:hint="eastAsia"/>
        </w:rPr>
        <w:t>可以这样理解</w:t>
      </w:r>
      <w:r w:rsidRPr="00F06BCD">
        <w:rPr>
          <w:rFonts w:hint="eastAsia"/>
        </w:rPr>
        <w:t>ref_log_prob[i, j]</w:t>
      </w:r>
      <w:r w:rsidRPr="00F06BCD">
        <w:rPr>
          <w:rFonts w:hint="eastAsia"/>
        </w:rPr>
        <w:t>越高，</w:t>
      </w:r>
      <w:r>
        <w:rPr>
          <w:rFonts w:hint="eastAsia"/>
        </w:rPr>
        <w:t>Reference Model</w:t>
      </w:r>
      <w:r w:rsidRPr="00F06BCD">
        <w:rPr>
          <w:rFonts w:hint="eastAsia"/>
        </w:rPr>
        <w:t>越认可</w:t>
      </w:r>
      <w:r w:rsidRPr="000E3915">
        <w:rPr>
          <w:rFonts w:hint="eastAsia"/>
        </w:rPr>
        <w:t>old_</w:t>
      </w:r>
      <w:r>
        <w:rPr>
          <w:rFonts w:hint="eastAsia"/>
        </w:rPr>
        <w:t>Actor_Model</w:t>
      </w:r>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r w:rsidR="00B759F6" w:rsidRPr="00B759F6">
        <w:rPr>
          <w:rFonts w:hint="eastAsia"/>
        </w:rPr>
        <w:t>old_log_prob[i, j]</w:t>
      </w:r>
      <w:r w:rsidR="00B759F6" w:rsidRPr="00B759F6">
        <w:rPr>
          <w:rFonts w:hint="eastAsia"/>
        </w:rPr>
        <w:t>越高，</w:t>
      </w:r>
      <w:r w:rsidR="00B759F6" w:rsidRPr="00B759F6">
        <w:rPr>
          <w:rFonts w:hint="eastAsia"/>
        </w:rPr>
        <w:t>old_policy</w:t>
      </w:r>
      <w:r w:rsidR="00B759F6" w:rsidRPr="00B759F6">
        <w:rPr>
          <w:rFonts w:hint="eastAsia"/>
        </w:rPr>
        <w:t>获得的奖励反而越低。</w:t>
      </w:r>
      <w:r w:rsidR="00B759F6" w:rsidRPr="00B759F6">
        <w:rPr>
          <w:rFonts w:hint="eastAsia"/>
        </w:rPr>
        <w:t>old_log_prob[i,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lastRenderedPageBreak/>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作的过程</w:t>
      </w:r>
      <w:r w:rsidR="00F26BA6">
        <w:rPr>
          <w:rFonts w:hint="eastAsia"/>
        </w:rPr>
        <w:t>，即开始进行权重的更新迭代，从而让自己的输出更加符合预期。在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w:t>
      </w:r>
      <w:r w:rsidRPr="000E0710">
        <w:rPr>
          <w:rFonts w:hint="eastAsia"/>
        </w:rPr>
        <w:lastRenderedPageBreak/>
        <w:t>（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5836DEC5"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lastRenderedPageBreak/>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77777777"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Trust Region Policy Opimization</w:t>
      </w:r>
      <w:r w:rsidR="00B87DE4" w:rsidRPr="00B87DE4">
        <w:t>，</w:t>
      </w:r>
      <w:r w:rsidR="00B87DE4" w:rsidRPr="00B87DE4">
        <w:t>TRPO)</w:t>
      </w:r>
      <w:r w:rsidR="00B87DE4" w:rsidRPr="00B87DE4">
        <w:t xml:space="preserve"> </w:t>
      </w:r>
      <w:r w:rsidR="00B87DE4">
        <w:fldChar w:fldCharType="begin"/>
      </w:r>
      <w:r w:rsidR="00B87DE4">
        <w:instrText xml:space="preserve"> ADDIN EN.CITE &lt;EndNote&gt;&lt;Cite&gt;&lt;Author&gt;Schulman&lt;/Author&gt;&lt;Year&gt;2015&lt;/Year&gt;&lt;RecNum&gt;107&lt;/RecNum&gt;&lt;DisplayText&gt;&lt;style face="superscript"&gt;[73]&lt;/style&gt;&lt;/DisplayText&gt;&lt;record&gt;&lt;rec-number&gt;107&lt;/rec-number&gt;&lt;foreign-keys&gt;&lt;key app="EN" db-id="2dfsswxwbsvfe3e0szppfzs9tv5xxevv2ess" timestamp="1742924399"&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B87DE4" w:rsidRPr="00B87DE4">
        <w:rPr>
          <w:noProof/>
          <w:vertAlign w:val="superscript"/>
        </w:rPr>
        <w:t>[73]</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rPr>
          <w:rFonts w:hint="eastAsia"/>
        </w:rPr>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w:t>
      </w:r>
      <w:r>
        <w:rPr>
          <w:rFonts w:hint="eastAsia"/>
        </w:rPr>
        <w:t>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w:t>
      </w:r>
      <w:r w:rsidR="006A56EA" w:rsidRPr="006A56EA">
        <w:rPr>
          <w:rFonts w:ascii="Cambria Math" w:hAnsi="Cambria Math"/>
        </w:rPr>
        <w:lastRenderedPageBreak/>
        <w:t>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401E71"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34C29411" w:rsidR="00D44546" w:rsidRDefault="00D44546"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w:t>
      </w:r>
      <w:r>
        <w:rPr>
          <w:rFonts w:hint="eastAsia"/>
        </w:rPr>
        <w:t xml:space="preserve">-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Pr>
          <w:rFonts w:hint="eastAsia"/>
        </w:rPr>
        <w:t xml:space="preserve">    (3-18)</w:t>
      </w:r>
    </w:p>
    <w:p w14:paraId="48ACF3D7" w14:textId="17A908F0" w:rsidR="00B519B8" w:rsidRDefault="00B519B8" w:rsidP="00B519B8">
      <w:pPr>
        <w:ind w:firstLine="480"/>
        <w:rPr>
          <w:rFonts w:hint="eastAsia"/>
        </w:rPr>
      </w:pPr>
      <w:r w:rsidRPr="0099425B">
        <w:t>近端策略优化裁剪（</w:t>
      </w:r>
      <w:r w:rsidRPr="0099425B">
        <w:t>PPO-clip</w:t>
      </w:r>
      <w:r w:rsidRPr="0099425B">
        <w:t>）</w:t>
      </w:r>
      <w:r>
        <w:rPr>
          <w:rFonts w:hint="eastAsia"/>
        </w:rPr>
        <w:t>的计算公式本质上类似</w:t>
      </w:r>
      <w:r w:rsidR="00310EEE">
        <w:rPr>
          <w:rFonts w:hint="eastAsia"/>
        </w:rPr>
        <w:t>，但使用了一个裁剪函数，在此由于篇幅问题，不做更多赘述</w:t>
      </w:r>
      <w:r>
        <w:rPr>
          <w:rFonts w:hint="eastAsia"/>
        </w:rPr>
        <w:t>：</w:t>
      </w:r>
    </w:p>
    <w:p w14:paraId="38DC4CBD" w14:textId="04CC625C" w:rsidR="00D44546" w:rsidRPr="00B519B8" w:rsidRDefault="00977BA8"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rPr>
          <w:rFonts w:hint="eastAsia"/>
        </w:rPr>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77777777" w:rsidR="007E4452" w:rsidRPr="00B519B8" w:rsidRDefault="007E4452" w:rsidP="007E4452">
      <w:pPr>
        <w:ind w:firstLineChars="0" w:firstLine="0"/>
        <w:jc w:val="left"/>
      </w:pPr>
    </w:p>
    <w:p w14:paraId="7C24E063" w14:textId="34D7D82F" w:rsidR="003B69EA" w:rsidRDefault="000A7FB2" w:rsidP="003B69EA">
      <w:pPr>
        <w:pStyle w:val="2"/>
      </w:pPr>
      <w:bookmarkStart w:id="33" w:name="_Toc193759461"/>
      <w:r>
        <w:rPr>
          <w:rFonts w:hint="eastAsia"/>
        </w:rPr>
        <w:t xml:space="preserve">3.5  Deepseek-R1 </w:t>
      </w:r>
      <w:r>
        <w:rPr>
          <w:rFonts w:hint="eastAsia"/>
        </w:rPr>
        <w:t>训练策略解析</w:t>
      </w:r>
      <w:bookmarkEnd w:id="33"/>
    </w:p>
    <w:p w14:paraId="01918935" w14:textId="77777777" w:rsidR="00B519B8" w:rsidRPr="00875333" w:rsidRDefault="00B519B8" w:rsidP="00B519B8">
      <w:pPr>
        <w:ind w:firstLineChars="0" w:firstLine="0"/>
        <w:jc w:val="left"/>
      </w:pPr>
      <m:oMath>
        <m:sSub>
          <m:sSubPr>
            <m:ctrlPr>
              <w:rPr>
                <w:rFonts w:ascii="Cambria Math" w:hAnsi="Cambria Math"/>
                <w:i/>
              </w:rPr>
            </m:ctrlPr>
          </m:sSubPr>
          <m:e>
            <m:r>
              <m:rPr>
                <m:scr m:val="script"/>
              </m:rPr>
              <w:rPr>
                <w:rFonts w:ascii="Cambria Math" w:hAnsi="Cambria Math"/>
              </w:rPr>
              <m:t>J</m:t>
            </m:r>
          </m:e>
          <m:sub>
            <m:r>
              <m:rPr>
                <m:scr m:val="script"/>
              </m:rPr>
              <w:rPr>
                <w:rFonts w:ascii="Cambria Math" w:hAnsi="Cambria Math"/>
              </w:rPr>
              <m:t>PPO</m:t>
            </m:r>
          </m:sub>
        </m:sSub>
        <m:d>
          <m:dPr>
            <m:ctrlPr>
              <w:rPr>
                <w:rFonts w:ascii="Cambria Math" w:hAnsi="Cambria Math"/>
                <w:i/>
              </w:rPr>
            </m:ctrlPr>
          </m:dPr>
          <m:e>
            <m:r>
              <w:rPr>
                <w:rFonts w:ascii="Cambria Math" w:hAnsi="Cambria Math"/>
              </w:rPr>
              <m:t>θ</m:t>
            </m:r>
          </m:e>
        </m:d>
        <m:r>
          <w:rPr>
            <w:rFonts w:ascii="Cambria Math" w:hAnsi="Cambria Math"/>
          </w:rPr>
          <m:t>=E</m:t>
        </m:r>
        <m:d>
          <m:dPr>
            <m:begChr m:val="["/>
            <m:endChr m:val="]"/>
            <m:ctrlPr>
              <w:rPr>
                <w:rFonts w:ascii="Cambria Math" w:hAnsi="Cambria Math"/>
                <w:i/>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rPr>
                  <m:t>Q</m:t>
                </m:r>
              </m:e>
            </m:d>
            <m:r>
              <w:rPr>
                <w:rFonts w:ascii="Cambria Math" w:hAnsi="Cambria Math"/>
              </w:rPr>
              <m:t>,o</m:t>
            </m:r>
            <m:r>
              <m:rPr>
                <m:sty m:val="p"/>
              </m:rPr>
              <w:rPr>
                <w:rFonts w:ascii="Cambria Math" w:hAnsi="Cambria Math"/>
              </w:rPr>
              <m:t>∼</m:t>
            </m:r>
            <m:sSub>
              <m:sSubPr>
                <m:ctrlPr>
                  <w:rPr>
                    <w:rFonts w:ascii="Cambria Math" w:hAnsi="Cambria Math"/>
                    <w:i/>
                  </w:rPr>
                </m:ctrlPr>
              </m:sSubPr>
              <m:e>
                <m:r>
                  <w:rPr>
                    <w:rFonts w:ascii="Cambria Math" w:hAnsi="Cambria Math"/>
                  </w:rPr>
                  <m:t>π</m:t>
                </m:r>
                <m:ctrlPr>
                  <w:rPr>
                    <w:rFonts w:ascii="Cambria Math" w:hAnsi="Cambria Math"/>
                  </w:rPr>
                </m:ctrlP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r>
                  <w:rPr>
                    <w:rFonts w:ascii="Cambria Math" w:hAnsi="Cambria Math"/>
                  </w:rPr>
                  <m:t>O</m:t>
                </m:r>
              </m:e>
              <m:e>
                <m:r>
                  <w:rPr>
                    <w:rFonts w:ascii="Cambria Math" w:hAnsi="Cambria Math"/>
                  </w:rPr>
                  <m:t>q</m:t>
                </m:r>
              </m:e>
            </m:d>
          </m:e>
        </m:d>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r>
                  <w:rPr>
                    <w:rFonts w:ascii="Cambria Math" w:hAnsi="Cambria Math"/>
                  </w:rPr>
                  <m:t>o</m:t>
                </m:r>
              </m:e>
            </m:d>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d>
              <m:dPr>
                <m:begChr m:val="|"/>
                <m:endChr m:val="|"/>
                <m:ctrlPr>
                  <w:rPr>
                    <w:rFonts w:ascii="Cambria Math" w:hAnsi="Cambria Math"/>
                    <w:i/>
                  </w:rPr>
                </m:ctrlPr>
              </m:dPr>
              <m:e>
                <m:r>
                  <w:rPr>
                    <w:rFonts w:ascii="Cambria Math" w:hAnsi="Cambria Math"/>
                  </w:rPr>
                  <m:t>o</m:t>
                </m:r>
              </m:e>
            </m:d>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r>
                          <w:rPr>
                            <w:rFonts w:ascii="Cambria Math" w:hAnsi="Cambria Math"/>
                          </w:rPr>
                          <m:t>,1-ε,1+ε</m:t>
                        </m:r>
                        <m:ctrlPr>
                          <w:rPr>
                            <w:rFonts w:ascii="Cambria Math" w:hAnsi="Cambria Math"/>
                            <w:i/>
                          </w:rPr>
                        </m:ctrlPr>
                      </m:e>
                    </m:d>
                    <m:sSub>
                      <m:sSubPr>
                        <m:ctrlPr>
                          <w:rPr>
                            <w:rFonts w:ascii="Cambria Math" w:hAnsi="Cambria Math"/>
                            <w:i/>
                          </w:rPr>
                        </m:ctrlPr>
                      </m:sSubPr>
                      <m:e>
                        <m:r>
                          <w:rPr>
                            <w:rFonts w:ascii="Cambria Math" w:hAnsi="Cambria Math"/>
                          </w:rPr>
                          <m:t>A</m:t>
                        </m:r>
                      </m:e>
                      <m:sub>
                        <m:r>
                          <w:rPr>
                            <w:rFonts w:ascii="Cambria Math" w:hAnsi="Cambria Math"/>
                          </w:rPr>
                          <m:t>t</m:t>
                        </m:r>
                      </m:sub>
                    </m:sSub>
                    <m:ctrlPr>
                      <w:rPr>
                        <w:rFonts w:ascii="Cambria Math" w:hAnsi="Cambria Math"/>
                        <w:i/>
                      </w:rPr>
                    </m:ctrlPr>
                  </m:e>
                </m:d>
              </m:e>
            </m:func>
            <m:ctrlPr>
              <w:rPr>
                <w:rFonts w:ascii="Cambria Math" w:hAnsi="Cambria Math"/>
                <w:i/>
              </w:rPr>
            </m:ctrlPr>
          </m:e>
        </m:nary>
      </m:oMath>
      <w:r w:rsidRPr="00875333">
        <w:t xml:space="preserve">  </w:t>
      </w:r>
    </w:p>
    <w:p w14:paraId="35532006" w14:textId="77777777" w:rsidR="00B519B8" w:rsidRPr="00B519B8" w:rsidRDefault="00B519B8" w:rsidP="00B519B8">
      <w:pPr>
        <w:ind w:firstLine="480"/>
        <w:rPr>
          <w:rFonts w:hint="eastAsia"/>
        </w:rPr>
      </w:pPr>
    </w:p>
    <w:p w14:paraId="6BE83581" w14:textId="08AA5FA3" w:rsidR="003B69EA" w:rsidRDefault="003B69EA" w:rsidP="003B69EA">
      <w:pPr>
        <w:pStyle w:val="2"/>
      </w:pPr>
      <w:bookmarkStart w:id="34" w:name="_Toc193759462"/>
      <w:r>
        <w:rPr>
          <w:rFonts w:hint="eastAsia"/>
        </w:rPr>
        <w:lastRenderedPageBreak/>
        <w:t xml:space="preserve">3.6  </w:t>
      </w:r>
      <w:r>
        <w:rPr>
          <w:rFonts w:hint="eastAsia"/>
        </w:rPr>
        <w:t>研究方案设计</w:t>
      </w:r>
      <w:bookmarkEnd w:id="34"/>
    </w:p>
    <w:p w14:paraId="77360560" w14:textId="7617B444" w:rsidR="00B43F53" w:rsidRPr="00B43F53" w:rsidRDefault="00B43F53" w:rsidP="00B43F53">
      <w:pPr>
        <w:pStyle w:val="1"/>
        <w:spacing w:after="326"/>
        <w:ind w:firstLine="720"/>
      </w:pPr>
      <w:bookmarkStart w:id="35" w:name="_Toc193759463"/>
      <w:r>
        <w:rPr>
          <w:rFonts w:hint="eastAsia"/>
        </w:rPr>
        <w:t>第四章</w:t>
      </w:r>
      <w:r>
        <w:rPr>
          <w:rFonts w:hint="eastAsia"/>
        </w:rPr>
        <w:t xml:space="preserve">  </w:t>
      </w:r>
      <w:r>
        <w:rPr>
          <w:rFonts w:hint="eastAsia"/>
        </w:rPr>
        <w:t>数据处理和模型微调实验</w:t>
      </w:r>
      <w:bookmarkEnd w:id="35"/>
    </w:p>
    <w:p w14:paraId="7CA18FAE" w14:textId="77777777" w:rsidR="00BE2270" w:rsidRPr="007E5A38" w:rsidRDefault="005B0225" w:rsidP="005B0225">
      <w:pPr>
        <w:pStyle w:val="1"/>
        <w:spacing w:after="326"/>
        <w:ind w:firstLine="720"/>
      </w:pPr>
      <w:bookmarkStart w:id="36" w:name="_Toc193759464"/>
      <w:bookmarkEnd w:id="22"/>
      <w:r>
        <w:rPr>
          <w:rFonts w:hint="eastAsia"/>
        </w:rPr>
        <w:t>第七章</w:t>
      </w:r>
      <w:r>
        <w:rPr>
          <w:rFonts w:hint="eastAsia"/>
        </w:rPr>
        <w:t xml:space="preserve">  </w:t>
      </w:r>
      <w:r>
        <w:rPr>
          <w:rFonts w:hint="eastAsia"/>
        </w:rPr>
        <w:t>参考文献</w:t>
      </w:r>
      <w:bookmarkEnd w:id="36"/>
    </w:p>
    <w:p w14:paraId="79BE3649" w14:textId="77777777" w:rsidR="00B87DE4" w:rsidRPr="00B87DE4" w:rsidRDefault="003822A8" w:rsidP="00B87DE4">
      <w:pPr>
        <w:pStyle w:val="EndNoteBibliography"/>
        <w:ind w:firstLine="420"/>
        <w:rPr>
          <w:rFonts w:hint="eastAsia"/>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B87DE4" w:rsidRPr="00B87DE4">
        <w:rPr>
          <w:rFonts w:hint="eastAsia"/>
          <w:noProof/>
        </w:rPr>
        <w:t>[1]</w:t>
      </w:r>
      <w:r w:rsidR="00B87DE4" w:rsidRPr="00B87DE4">
        <w:rPr>
          <w:rFonts w:hint="eastAsia"/>
          <w:noProof/>
        </w:rPr>
        <w:tab/>
      </w:r>
      <w:r w:rsidR="00B87DE4" w:rsidRPr="00B87DE4">
        <w:rPr>
          <w:rFonts w:hint="eastAsia"/>
          <w:noProof/>
        </w:rPr>
        <w:t>文森</w:t>
      </w:r>
      <w:r w:rsidR="00B87DE4" w:rsidRPr="00B87DE4">
        <w:rPr>
          <w:rFonts w:hint="eastAsia"/>
          <w:noProof/>
        </w:rPr>
        <w:t xml:space="preserve">, </w:t>
      </w:r>
      <w:r w:rsidR="00B87DE4" w:rsidRPr="00B87DE4">
        <w:rPr>
          <w:rFonts w:hint="eastAsia"/>
          <w:noProof/>
        </w:rPr>
        <w:t>钱力</w:t>
      </w:r>
      <w:r w:rsidR="00B87DE4" w:rsidRPr="00B87DE4">
        <w:rPr>
          <w:rFonts w:hint="eastAsia"/>
          <w:noProof/>
        </w:rPr>
        <w:t xml:space="preserve">, </w:t>
      </w:r>
      <w:r w:rsidR="00B87DE4" w:rsidRPr="00B87DE4">
        <w:rPr>
          <w:rFonts w:hint="eastAsia"/>
          <w:noProof/>
        </w:rPr>
        <w:t>胡懋地</w:t>
      </w:r>
      <w:r w:rsidR="00B87DE4" w:rsidRPr="00B87DE4">
        <w:rPr>
          <w:rFonts w:hint="eastAsia"/>
          <w:noProof/>
        </w:rPr>
        <w:t xml:space="preserve">, et al. </w:t>
      </w:r>
      <w:r w:rsidR="00B87DE4" w:rsidRPr="00B87DE4">
        <w:rPr>
          <w:rFonts w:hint="eastAsia"/>
          <w:noProof/>
        </w:rPr>
        <w:t>基于大语言模型的问答技术研究进展综述</w:t>
      </w:r>
      <w:r w:rsidR="00B87DE4" w:rsidRPr="00B87DE4">
        <w:rPr>
          <w:rFonts w:hint="eastAsia"/>
          <w:noProof/>
        </w:rPr>
        <w:t xml:space="preserve"> [J]. 2024, 1.</w:t>
      </w:r>
    </w:p>
    <w:p w14:paraId="4F40DA7D" w14:textId="77777777" w:rsidR="00B87DE4" w:rsidRPr="00B87DE4" w:rsidRDefault="00B87DE4" w:rsidP="00B87DE4">
      <w:pPr>
        <w:pStyle w:val="EndNoteBibliography"/>
        <w:ind w:firstLine="480"/>
        <w:rPr>
          <w:noProof/>
        </w:rPr>
      </w:pPr>
      <w:r w:rsidRPr="00B87DE4">
        <w:rPr>
          <w:noProof/>
        </w:rPr>
        <w:t>[2]</w:t>
      </w:r>
      <w:r w:rsidRPr="00B87DE4">
        <w:rPr>
          <w:noProof/>
        </w:rPr>
        <w:tab/>
        <w:t>LEWIS P, PEREZ E, PIKTUS A, et al. Retrieval-augmented generation for knowledge-intensive nlp tasks [J]. 2020, 33(9459-74.</w:t>
      </w:r>
    </w:p>
    <w:p w14:paraId="13D0A363" w14:textId="77777777" w:rsidR="00B87DE4" w:rsidRPr="00B87DE4" w:rsidRDefault="00B87DE4" w:rsidP="00B87DE4">
      <w:pPr>
        <w:pStyle w:val="EndNoteBibliography"/>
        <w:ind w:firstLine="480"/>
        <w:rPr>
          <w:noProof/>
        </w:rPr>
      </w:pPr>
      <w:r w:rsidRPr="00B87DE4">
        <w:rPr>
          <w:noProof/>
        </w:rPr>
        <w:t>[3]</w:t>
      </w:r>
      <w:r w:rsidRPr="00B87DE4">
        <w:rPr>
          <w:noProof/>
        </w:rPr>
        <w:tab/>
        <w:t xml:space="preserve">SCHULMAN J, WOLSKI F, DHARIWAL P, et al. Proximal policy optimization algorithms [J]. 2017, </w:t>
      </w:r>
    </w:p>
    <w:p w14:paraId="429512F1" w14:textId="77777777" w:rsidR="00B87DE4" w:rsidRPr="00B87DE4" w:rsidRDefault="00B87DE4" w:rsidP="00B87DE4">
      <w:pPr>
        <w:pStyle w:val="EndNoteBibliography"/>
        <w:ind w:firstLine="480"/>
        <w:rPr>
          <w:noProof/>
        </w:rPr>
      </w:pPr>
      <w:r w:rsidRPr="00B87DE4">
        <w:rPr>
          <w:noProof/>
        </w:rPr>
        <w:t>[4]</w:t>
      </w:r>
      <w:r w:rsidRPr="00B87DE4">
        <w:rPr>
          <w:noProof/>
        </w:rPr>
        <w:tab/>
        <w:t>WEI J, WANG X, SCHUURMANS D, et al. Chain-of-thought prompting elicits reasoning in large language models [J]. 2022, 35(24824-37.</w:t>
      </w:r>
    </w:p>
    <w:p w14:paraId="5900B2BA" w14:textId="77777777" w:rsidR="00B87DE4" w:rsidRPr="00B87DE4" w:rsidRDefault="00B87DE4" w:rsidP="00B87DE4">
      <w:pPr>
        <w:pStyle w:val="EndNoteBibliography"/>
        <w:ind w:firstLine="480"/>
        <w:rPr>
          <w:noProof/>
        </w:rPr>
      </w:pPr>
      <w:r w:rsidRPr="00B87DE4">
        <w:rPr>
          <w:noProof/>
        </w:rPr>
        <w:t>[5]</w:t>
      </w:r>
      <w:r w:rsidRPr="00B87DE4">
        <w:rPr>
          <w:noProof/>
        </w:rPr>
        <w:tab/>
        <w:t>GOU J, YU B, MAYBANK S J, et al. Knowledge distillation: A survey [J]. 2021, 129(6): 1789-819.</w:t>
      </w:r>
    </w:p>
    <w:p w14:paraId="368D2DBE" w14:textId="77777777" w:rsidR="00B87DE4" w:rsidRPr="00B87DE4" w:rsidRDefault="00B87DE4" w:rsidP="00B87DE4">
      <w:pPr>
        <w:pStyle w:val="EndNoteBibliography"/>
        <w:ind w:firstLine="480"/>
        <w:rPr>
          <w:noProof/>
        </w:rPr>
      </w:pPr>
      <w:r w:rsidRPr="00B87DE4">
        <w:rPr>
          <w:noProof/>
        </w:rPr>
        <w:t>[6]</w:t>
      </w:r>
      <w:r w:rsidRPr="00B87DE4">
        <w:rPr>
          <w:noProof/>
        </w:rPr>
        <w:tab/>
        <w:t>KAELBLING L P, LITTMAN M L, MOORE A W J J O A I R. Reinforcement learning: A survey [J]. 1996, 4(237-85.</w:t>
      </w:r>
    </w:p>
    <w:p w14:paraId="39FB96A9" w14:textId="77777777" w:rsidR="00B87DE4" w:rsidRPr="00B87DE4" w:rsidRDefault="00B87DE4" w:rsidP="00B87DE4">
      <w:pPr>
        <w:pStyle w:val="EndNoteBibliography"/>
        <w:ind w:firstLine="480"/>
        <w:rPr>
          <w:noProof/>
        </w:rPr>
      </w:pPr>
      <w:r w:rsidRPr="00B87DE4">
        <w:rPr>
          <w:noProof/>
        </w:rPr>
        <w:t>[7]</w:t>
      </w:r>
      <w:r w:rsidRPr="00B87DE4">
        <w:rPr>
          <w:noProof/>
        </w:rPr>
        <w:tab/>
        <w:t>CHEN T, KORNBLITH S, SWERSKY K, et al. Big self-supervised models are strong semi-supervised learners [J]. 2020, 33(22243-55.</w:t>
      </w:r>
    </w:p>
    <w:p w14:paraId="406442D8" w14:textId="77777777" w:rsidR="00B87DE4" w:rsidRPr="00B87DE4" w:rsidRDefault="00B87DE4" w:rsidP="00B87DE4">
      <w:pPr>
        <w:pStyle w:val="EndNoteBibliography"/>
        <w:ind w:firstLine="480"/>
        <w:rPr>
          <w:noProof/>
        </w:rPr>
      </w:pPr>
      <w:r w:rsidRPr="00B87DE4">
        <w:rPr>
          <w:noProof/>
        </w:rPr>
        <w:t>[8]</w:t>
      </w:r>
      <w:r w:rsidRPr="00B87DE4">
        <w:rPr>
          <w:noProof/>
        </w:rPr>
        <w:tab/>
        <w:t>LI J, WANG X, ZHU S, et al. Cumo: Scaling multimodal llm with co-upcycled mixture-of-experts [J]. 2024, 37(131224-46.</w:t>
      </w:r>
    </w:p>
    <w:p w14:paraId="365B1A25" w14:textId="77777777" w:rsidR="00B87DE4" w:rsidRPr="00B87DE4" w:rsidRDefault="00B87DE4" w:rsidP="00B87DE4">
      <w:pPr>
        <w:pStyle w:val="EndNoteBibliography"/>
        <w:ind w:firstLine="480"/>
        <w:rPr>
          <w:noProof/>
        </w:rPr>
      </w:pPr>
      <w:r w:rsidRPr="00B87DE4">
        <w:rPr>
          <w:noProof/>
        </w:rPr>
        <w:t>[9]</w:t>
      </w:r>
      <w:r w:rsidRPr="00B87DE4">
        <w:rPr>
          <w:noProof/>
        </w:rPr>
        <w:tab/>
        <w:t xml:space="preserve">ARAI K J I J O A C S, APPLICATIONS. Design of On-Premises Version of RAG with AI Agent for Framework Selection Together with Dify and DSL as Well as Ollama for LLM [J]. 2024, 15(12): </w:t>
      </w:r>
    </w:p>
    <w:p w14:paraId="7DC92181" w14:textId="77777777" w:rsidR="00B87DE4" w:rsidRPr="00B87DE4" w:rsidRDefault="00B87DE4" w:rsidP="00B87DE4">
      <w:pPr>
        <w:pStyle w:val="EndNoteBibliography"/>
        <w:ind w:firstLine="480"/>
        <w:rPr>
          <w:noProof/>
        </w:rPr>
      </w:pPr>
      <w:r w:rsidRPr="00B87DE4">
        <w:rPr>
          <w:noProof/>
        </w:rPr>
        <w:t>[10]</w:t>
      </w:r>
      <w:r w:rsidRPr="00B87DE4">
        <w:rPr>
          <w:noProof/>
        </w:rPr>
        <w:tab/>
        <w:t xml:space="preserve">YANG A, YANG B, HUI B, et al. Qwen2 technical report [J]. 2024, </w:t>
      </w:r>
    </w:p>
    <w:p w14:paraId="1E784D2C" w14:textId="77777777" w:rsidR="00B87DE4" w:rsidRPr="00B87DE4" w:rsidRDefault="00B87DE4" w:rsidP="00B87DE4">
      <w:pPr>
        <w:pStyle w:val="EndNoteBibliography"/>
        <w:ind w:firstLine="480"/>
        <w:rPr>
          <w:noProof/>
        </w:rPr>
      </w:pPr>
      <w:r w:rsidRPr="00B87DE4">
        <w:rPr>
          <w:noProof/>
        </w:rPr>
        <w:t>[11]</w:t>
      </w:r>
      <w:r w:rsidRPr="00B87DE4">
        <w:rPr>
          <w:noProof/>
        </w:rPr>
        <w:tab/>
        <w:t xml:space="preserve">LIU B, BUBECK S, ELDAN R, et al. Tinygsm: achieving&gt; 80% on gsm8k with small language models [J]. 2023, </w:t>
      </w:r>
    </w:p>
    <w:p w14:paraId="2E5D2B83" w14:textId="77777777" w:rsidR="00B87DE4" w:rsidRPr="00B87DE4" w:rsidRDefault="00B87DE4" w:rsidP="00B87DE4">
      <w:pPr>
        <w:pStyle w:val="EndNoteBibliography"/>
        <w:ind w:firstLine="480"/>
        <w:rPr>
          <w:noProof/>
        </w:rPr>
      </w:pPr>
      <w:r w:rsidRPr="00B87DE4">
        <w:rPr>
          <w:noProof/>
        </w:rPr>
        <w:t>[12]</w:t>
      </w:r>
      <w:r w:rsidRPr="00B87DE4">
        <w:rPr>
          <w:noProof/>
        </w:rPr>
        <w:tab/>
        <w:t xml:space="preserve">SINGH S, ROMANOU A, FOURRIER C, et al. Global mmlu: Understanding and addressing cultural and linguistic biases in multilingual evaluation [J]. 2024, </w:t>
      </w:r>
    </w:p>
    <w:p w14:paraId="211F5E1A" w14:textId="77777777" w:rsidR="00B87DE4" w:rsidRPr="00B87DE4" w:rsidRDefault="00B87DE4" w:rsidP="00B87DE4">
      <w:pPr>
        <w:pStyle w:val="EndNoteBibliography"/>
        <w:ind w:firstLine="480"/>
        <w:rPr>
          <w:noProof/>
        </w:rPr>
      </w:pPr>
      <w:r w:rsidRPr="00B87DE4">
        <w:rPr>
          <w:noProof/>
        </w:rPr>
        <w:t>[13]</w:t>
      </w:r>
      <w:r w:rsidRPr="00B87DE4">
        <w:rPr>
          <w:noProof/>
        </w:rPr>
        <w:tab/>
        <w:t>ZHENG Q, XIA X, ZOU X, et al. Codegeex: A pre-trained model for code generation with multilingual benchmarking on humaneval-x; proceedings of the Proceedings of the 29th ACM SIGKDD Conference on Knowledge Discovery and Data Mining, F, 2023 [C].</w:t>
      </w:r>
    </w:p>
    <w:p w14:paraId="37CD5BDB" w14:textId="77777777" w:rsidR="00B87DE4" w:rsidRPr="00B87DE4" w:rsidRDefault="00B87DE4" w:rsidP="00B87DE4">
      <w:pPr>
        <w:pStyle w:val="EndNoteBibliography"/>
        <w:ind w:firstLine="480"/>
        <w:rPr>
          <w:noProof/>
        </w:rPr>
      </w:pPr>
      <w:r w:rsidRPr="00B87DE4">
        <w:rPr>
          <w:noProof/>
        </w:rPr>
        <w:t>[14]</w:t>
      </w:r>
      <w:r w:rsidRPr="00B87DE4">
        <w:rPr>
          <w:noProof/>
        </w:rPr>
        <w:tab/>
        <w:t xml:space="preserve">YANG A, YANG B, ZHANG B, et al. Qwen2. 5 technical report [J]. 2024, </w:t>
      </w:r>
    </w:p>
    <w:p w14:paraId="36908093" w14:textId="77777777" w:rsidR="00B87DE4" w:rsidRPr="00B87DE4" w:rsidRDefault="00B87DE4" w:rsidP="00B87DE4">
      <w:pPr>
        <w:pStyle w:val="EndNoteBibliography"/>
        <w:ind w:firstLine="480"/>
        <w:rPr>
          <w:noProof/>
        </w:rPr>
      </w:pPr>
      <w:r w:rsidRPr="00B87DE4">
        <w:rPr>
          <w:noProof/>
        </w:rPr>
        <w:t>[15]</w:t>
      </w:r>
      <w:r w:rsidRPr="00B87DE4">
        <w:rPr>
          <w:noProof/>
        </w:rPr>
        <w:tab/>
        <w:t xml:space="preserve">GUO D, YANG D, ZHANG H, et al. Deepseek-r1: Incentivizing reasoning capability in llms via reinforcement learning [J]. 2025, </w:t>
      </w:r>
    </w:p>
    <w:p w14:paraId="27F47207" w14:textId="77777777" w:rsidR="00B87DE4" w:rsidRPr="00B87DE4" w:rsidRDefault="00B87DE4" w:rsidP="00B87DE4">
      <w:pPr>
        <w:pStyle w:val="EndNoteBibliography"/>
        <w:ind w:firstLine="480"/>
        <w:rPr>
          <w:noProof/>
        </w:rPr>
      </w:pPr>
      <w:r w:rsidRPr="00B87DE4">
        <w:rPr>
          <w:noProof/>
        </w:rPr>
        <w:lastRenderedPageBreak/>
        <w:t>[16]</w:t>
      </w:r>
      <w:r w:rsidRPr="00B87DE4">
        <w:rPr>
          <w:noProof/>
        </w:rPr>
        <w:tab/>
        <w:t xml:space="preserve">SHAO Z, WANG P, ZHU Q, et al. Deepseekmath: Pushing the limits of mathematical reasoning in open language models [J]. 2024, </w:t>
      </w:r>
    </w:p>
    <w:p w14:paraId="10531D79" w14:textId="77777777" w:rsidR="00B87DE4" w:rsidRPr="00B87DE4" w:rsidRDefault="00B87DE4" w:rsidP="00B87DE4">
      <w:pPr>
        <w:pStyle w:val="EndNoteBibliography"/>
        <w:ind w:firstLine="480"/>
        <w:rPr>
          <w:noProof/>
        </w:rPr>
      </w:pPr>
      <w:r w:rsidRPr="00B87DE4">
        <w:rPr>
          <w:noProof/>
        </w:rPr>
        <w:t>[17]</w:t>
      </w:r>
      <w:r w:rsidRPr="00B87DE4">
        <w:rPr>
          <w:noProof/>
        </w:rPr>
        <w:tab/>
        <w:t>VASWANI A, SHAZEER N, PARMAR N, et al. Attention is all you need [J]. 2017, 30(</w:t>
      </w:r>
    </w:p>
    <w:p w14:paraId="583DC9A5" w14:textId="77777777" w:rsidR="00B87DE4" w:rsidRPr="00B87DE4" w:rsidRDefault="00B87DE4" w:rsidP="00B87DE4">
      <w:pPr>
        <w:pStyle w:val="EndNoteBibliography"/>
        <w:ind w:firstLine="480"/>
        <w:rPr>
          <w:noProof/>
        </w:rPr>
      </w:pPr>
      <w:r w:rsidRPr="00B87DE4">
        <w:rPr>
          <w:noProof/>
        </w:rPr>
        <w:t>[18]</w:t>
      </w:r>
      <w:r w:rsidRPr="00B87DE4">
        <w:rPr>
          <w:noProof/>
        </w:rPr>
        <w:tab/>
        <w:t>SHERSTINSKY A J P D N P. Fundamentals of recurrent neural network (RNN) and long short-term memory (LSTM) network [J]. 2020, 404(132306.</w:t>
      </w:r>
    </w:p>
    <w:p w14:paraId="33F844AC" w14:textId="77777777" w:rsidR="00B87DE4" w:rsidRPr="00B87DE4" w:rsidRDefault="00B87DE4" w:rsidP="00B87DE4">
      <w:pPr>
        <w:pStyle w:val="EndNoteBibliography"/>
        <w:ind w:firstLine="480"/>
        <w:rPr>
          <w:noProof/>
        </w:rPr>
      </w:pPr>
      <w:r w:rsidRPr="00B87DE4">
        <w:rPr>
          <w:noProof/>
        </w:rPr>
        <w:t>[19]</w:t>
      </w:r>
      <w:r w:rsidRPr="00B87DE4">
        <w:rPr>
          <w:noProof/>
        </w:rPr>
        <w:tab/>
        <w:t>JAWAHAR G, SAGOT B, SEDDAH D. What does BERT learn about the structure of language?; proceedings of the ACL 2019-57th Annual Meeting of the Association for Computational Linguistics, F, 2019 [C].</w:t>
      </w:r>
    </w:p>
    <w:p w14:paraId="05E09E66" w14:textId="77777777" w:rsidR="00B87DE4" w:rsidRPr="00B87DE4" w:rsidRDefault="00B87DE4" w:rsidP="00B87DE4">
      <w:pPr>
        <w:pStyle w:val="EndNoteBibliography"/>
        <w:ind w:firstLine="480"/>
        <w:rPr>
          <w:noProof/>
        </w:rPr>
      </w:pPr>
      <w:r w:rsidRPr="00B87DE4">
        <w:rPr>
          <w:noProof/>
        </w:rPr>
        <w:t>[20]</w:t>
      </w:r>
      <w:r w:rsidRPr="00B87DE4">
        <w:rPr>
          <w:noProof/>
        </w:rPr>
        <w:tab/>
        <w:t xml:space="preserve">GREZES F, BLANCO-CUARESMA S, ACCOMAZZI A, et al. Building astroBERT, a language model for astronomy &amp; astrophysics [J]. 2021, </w:t>
      </w:r>
    </w:p>
    <w:p w14:paraId="0CA5B35B" w14:textId="77777777" w:rsidR="00B87DE4" w:rsidRPr="00B87DE4" w:rsidRDefault="00B87DE4" w:rsidP="00B87DE4">
      <w:pPr>
        <w:pStyle w:val="EndNoteBibliography"/>
        <w:ind w:firstLine="480"/>
        <w:rPr>
          <w:noProof/>
        </w:rPr>
      </w:pPr>
      <w:r w:rsidRPr="00B87DE4">
        <w:rPr>
          <w:noProof/>
        </w:rPr>
        <w:t>[21]</w:t>
      </w:r>
      <w:r w:rsidRPr="00B87DE4">
        <w:rPr>
          <w:noProof/>
        </w:rPr>
        <w:tab/>
        <w:t xml:space="preserve">TAY Y, DEHGHANI M, RAO J, et al. Scale efficiently: Insights from pre-training and fine-tuning transformers [J]. 2021, </w:t>
      </w:r>
    </w:p>
    <w:p w14:paraId="2AF0F6E0" w14:textId="77777777" w:rsidR="00B87DE4" w:rsidRPr="00B87DE4" w:rsidRDefault="00B87DE4" w:rsidP="00B87DE4">
      <w:pPr>
        <w:pStyle w:val="EndNoteBibliography"/>
        <w:ind w:firstLine="480"/>
        <w:rPr>
          <w:noProof/>
        </w:rPr>
      </w:pPr>
      <w:r w:rsidRPr="00B87DE4">
        <w:rPr>
          <w:noProof/>
        </w:rPr>
        <w:t>[22]</w:t>
      </w:r>
      <w:r w:rsidRPr="00B87DE4">
        <w:rPr>
          <w:noProof/>
        </w:rPr>
        <w:tab/>
        <w:t xml:space="preserve">ACHIAM J, ADLER S, AGARWAL S, et al. Gpt-4 technical report [J]. 2023, </w:t>
      </w:r>
    </w:p>
    <w:p w14:paraId="3EDBDE65" w14:textId="77777777" w:rsidR="00B87DE4" w:rsidRPr="00B87DE4" w:rsidRDefault="00B87DE4" w:rsidP="00B87DE4">
      <w:pPr>
        <w:pStyle w:val="EndNoteBibliography"/>
        <w:ind w:firstLine="480"/>
        <w:rPr>
          <w:noProof/>
        </w:rPr>
      </w:pPr>
      <w:r w:rsidRPr="00B87DE4">
        <w:rPr>
          <w:noProof/>
        </w:rPr>
        <w:t>[23]</w:t>
      </w:r>
      <w:r w:rsidRPr="00B87DE4">
        <w:rPr>
          <w:noProof/>
        </w:rPr>
        <w:tab/>
        <w:t>ZHANG M, LI J J F R. A commentary of GPT-3 in MIT Technology Review 2021 [J]. 2021, 1(6): 831-3.</w:t>
      </w:r>
    </w:p>
    <w:p w14:paraId="6A74B600" w14:textId="77777777" w:rsidR="00B87DE4" w:rsidRPr="00B87DE4" w:rsidRDefault="00B87DE4" w:rsidP="00B87DE4">
      <w:pPr>
        <w:pStyle w:val="EndNoteBibliography"/>
        <w:ind w:firstLine="480"/>
        <w:rPr>
          <w:noProof/>
        </w:rPr>
      </w:pPr>
      <w:r w:rsidRPr="00B87DE4">
        <w:rPr>
          <w:noProof/>
        </w:rPr>
        <w:t>[24]</w:t>
      </w:r>
      <w:r w:rsidRPr="00B87DE4">
        <w:rPr>
          <w:noProof/>
        </w:rPr>
        <w:tab/>
        <w:t>FLORIDI L, CHIRIATTI M J M, MACHINES. GPT-3: Its nature, scope, limits, and consequences [J]. 2020, 30(681-94.</w:t>
      </w:r>
    </w:p>
    <w:p w14:paraId="5D02AB44" w14:textId="77777777" w:rsidR="00B87DE4" w:rsidRPr="00B87DE4" w:rsidRDefault="00B87DE4" w:rsidP="00B87DE4">
      <w:pPr>
        <w:pStyle w:val="EndNoteBibliography"/>
        <w:ind w:firstLine="480"/>
        <w:rPr>
          <w:noProof/>
        </w:rPr>
      </w:pPr>
      <w:r w:rsidRPr="00B87DE4">
        <w:rPr>
          <w:noProof/>
        </w:rPr>
        <w:t>[25]</w:t>
      </w:r>
      <w:r w:rsidRPr="00B87DE4">
        <w:rPr>
          <w:noProof/>
        </w:rPr>
        <w:tab/>
        <w:t>LEE J-S, HSIANG J J W P I. Patent claim generation by fine-tuning OpenAI GPT-2 [J]. 2020, 62(101983.</w:t>
      </w:r>
    </w:p>
    <w:p w14:paraId="76589CDE" w14:textId="77777777" w:rsidR="00B87DE4" w:rsidRPr="00B87DE4" w:rsidRDefault="00B87DE4" w:rsidP="00B87DE4">
      <w:pPr>
        <w:pStyle w:val="EndNoteBibliography"/>
        <w:ind w:firstLine="480"/>
        <w:rPr>
          <w:noProof/>
        </w:rPr>
      </w:pPr>
      <w:r w:rsidRPr="00B87DE4">
        <w:rPr>
          <w:noProof/>
        </w:rPr>
        <w:t>[26]</w:t>
      </w:r>
      <w:r w:rsidRPr="00B87DE4">
        <w:rPr>
          <w:noProof/>
        </w:rPr>
        <w:tab/>
        <w:t xml:space="preserve">LI Y, LI Z, ZHANG K, et al. Chatdoctor: A medical chat model fine-tuned on a large language model meta-ai (llama) using medical domain knowledge [J]. 2023, 15(6): </w:t>
      </w:r>
    </w:p>
    <w:p w14:paraId="323E3427" w14:textId="77777777" w:rsidR="00B87DE4" w:rsidRPr="00B87DE4" w:rsidRDefault="00B87DE4" w:rsidP="00B87DE4">
      <w:pPr>
        <w:pStyle w:val="EndNoteBibliography"/>
        <w:ind w:firstLine="480"/>
        <w:rPr>
          <w:noProof/>
        </w:rPr>
      </w:pPr>
      <w:r w:rsidRPr="00B87DE4">
        <w:rPr>
          <w:noProof/>
        </w:rPr>
        <w:t>[27]</w:t>
      </w:r>
      <w:r w:rsidRPr="00B87DE4">
        <w:rPr>
          <w:noProof/>
        </w:rPr>
        <w:tab/>
        <w:t xml:space="preserve">HOFFMANN J, BORGEAUD S, MENSCH A, et al. Training compute-optimal large language models [J]. 2022, </w:t>
      </w:r>
    </w:p>
    <w:p w14:paraId="5E290E51" w14:textId="77777777" w:rsidR="00B87DE4" w:rsidRPr="00B87DE4" w:rsidRDefault="00B87DE4" w:rsidP="00B87DE4">
      <w:pPr>
        <w:pStyle w:val="EndNoteBibliography"/>
        <w:ind w:firstLine="480"/>
        <w:rPr>
          <w:noProof/>
        </w:rPr>
      </w:pPr>
      <w:r w:rsidRPr="00B87DE4">
        <w:rPr>
          <w:noProof/>
        </w:rPr>
        <w:t>[28]</w:t>
      </w:r>
      <w:r w:rsidRPr="00B87DE4">
        <w:rPr>
          <w:noProof/>
        </w:rPr>
        <w:tab/>
        <w:t xml:space="preserve">BAI J, BAI S, CHU Y, et al. Qwen technical report [J]. 2023, </w:t>
      </w:r>
    </w:p>
    <w:p w14:paraId="5AE5CB5F" w14:textId="77777777" w:rsidR="00B87DE4" w:rsidRPr="00B87DE4" w:rsidRDefault="00B87DE4" w:rsidP="00B87DE4">
      <w:pPr>
        <w:pStyle w:val="EndNoteBibliography"/>
        <w:ind w:firstLine="480"/>
        <w:rPr>
          <w:noProof/>
        </w:rPr>
      </w:pPr>
      <w:r w:rsidRPr="00B87DE4">
        <w:rPr>
          <w:noProof/>
        </w:rPr>
        <w:t>[29]</w:t>
      </w:r>
      <w:r w:rsidRPr="00B87DE4">
        <w:rPr>
          <w:noProof/>
        </w:rPr>
        <w:tab/>
        <w:t>DAO T, FU D, ERMON S, et al. Flashattention: Fast and memory-efficient exact attention with io-awareness [J]. 2022, 35(16344-59.</w:t>
      </w:r>
    </w:p>
    <w:p w14:paraId="502E92D2" w14:textId="77777777" w:rsidR="00B87DE4" w:rsidRPr="00B87DE4" w:rsidRDefault="00B87DE4" w:rsidP="00B87DE4">
      <w:pPr>
        <w:pStyle w:val="EndNoteBibliography"/>
        <w:ind w:firstLine="480"/>
        <w:rPr>
          <w:noProof/>
        </w:rPr>
      </w:pPr>
      <w:r w:rsidRPr="00B87DE4">
        <w:rPr>
          <w:noProof/>
        </w:rPr>
        <w:t>[30]</w:t>
      </w:r>
      <w:r w:rsidRPr="00B87DE4">
        <w:rPr>
          <w:noProof/>
        </w:rPr>
        <w:tab/>
        <w:t xml:space="preserve">YANG A, XIAO B, WANG B, et al. Baichuan 2: Open large-scale language models [J]. 2023, </w:t>
      </w:r>
    </w:p>
    <w:p w14:paraId="7D41DE08" w14:textId="77777777" w:rsidR="00B87DE4" w:rsidRPr="00B87DE4" w:rsidRDefault="00B87DE4" w:rsidP="00B87DE4">
      <w:pPr>
        <w:pStyle w:val="EndNoteBibliography"/>
        <w:ind w:firstLine="480"/>
        <w:rPr>
          <w:noProof/>
        </w:rPr>
      </w:pPr>
      <w:r w:rsidRPr="00B87DE4">
        <w:rPr>
          <w:noProof/>
        </w:rPr>
        <w:t>[31]</w:t>
      </w:r>
      <w:r w:rsidRPr="00B87DE4">
        <w:rPr>
          <w:noProof/>
        </w:rPr>
        <w:tab/>
        <w:t>CHEN Z, WU J, WANG W, et al. Internvl: Scaling up vision foundation models and aligning for generic visual-linguistic tasks; proceedings of the Proceedings of the IEEE/CVF conference on computer vision and pattern recognition, F, 2024 [C].</w:t>
      </w:r>
    </w:p>
    <w:p w14:paraId="2591428C" w14:textId="77777777" w:rsidR="00B87DE4" w:rsidRPr="00B87DE4" w:rsidRDefault="00B87DE4" w:rsidP="00B87DE4">
      <w:pPr>
        <w:pStyle w:val="EndNoteBibliography"/>
        <w:ind w:firstLine="480"/>
        <w:rPr>
          <w:noProof/>
        </w:rPr>
      </w:pPr>
      <w:r w:rsidRPr="00B87DE4">
        <w:rPr>
          <w:noProof/>
        </w:rPr>
        <w:t>[32]</w:t>
      </w:r>
      <w:r w:rsidRPr="00B87DE4">
        <w:rPr>
          <w:noProof/>
        </w:rPr>
        <w:tab/>
        <w:t xml:space="preserve">HU S, TU Y, HAN X, et al. Minicpm: Unveiling the potential of small language models with scalable training strategies [J]. 2024, </w:t>
      </w:r>
    </w:p>
    <w:p w14:paraId="46DFB9E2" w14:textId="77777777" w:rsidR="00B87DE4" w:rsidRPr="00B87DE4" w:rsidRDefault="00B87DE4" w:rsidP="00B87DE4">
      <w:pPr>
        <w:pStyle w:val="EndNoteBibliography"/>
        <w:ind w:firstLine="480"/>
        <w:rPr>
          <w:noProof/>
        </w:rPr>
      </w:pPr>
      <w:r w:rsidRPr="00B87DE4">
        <w:rPr>
          <w:noProof/>
        </w:rPr>
        <w:t>[33]</w:t>
      </w:r>
      <w:r w:rsidRPr="00B87DE4">
        <w:rPr>
          <w:noProof/>
        </w:rPr>
        <w:tab/>
        <w:t xml:space="preserve">KAPLAN J, MCCANDLISH S, HENIGHAN T, et al. Scaling laws for neural language models [J]. 2020, </w:t>
      </w:r>
    </w:p>
    <w:p w14:paraId="421DB065" w14:textId="77777777" w:rsidR="00B87DE4" w:rsidRPr="00B87DE4" w:rsidRDefault="00B87DE4" w:rsidP="00B87DE4">
      <w:pPr>
        <w:pStyle w:val="EndNoteBibliography"/>
        <w:ind w:firstLine="480"/>
        <w:rPr>
          <w:noProof/>
        </w:rPr>
      </w:pPr>
      <w:r w:rsidRPr="00B87DE4">
        <w:rPr>
          <w:noProof/>
        </w:rPr>
        <w:t>[34]</w:t>
      </w:r>
      <w:r w:rsidRPr="00B87DE4">
        <w:rPr>
          <w:noProof/>
        </w:rPr>
        <w:tab/>
        <w:t xml:space="preserve">WHITE J, FU Q, HAYS S, et al. A prompt pattern catalog to enhance prompt engineering with chatgpt [J]. 2023, </w:t>
      </w:r>
    </w:p>
    <w:p w14:paraId="49F30FB1" w14:textId="77777777" w:rsidR="00B87DE4" w:rsidRPr="00B87DE4" w:rsidRDefault="00B87DE4" w:rsidP="00B87DE4">
      <w:pPr>
        <w:pStyle w:val="EndNoteBibliography"/>
        <w:ind w:firstLine="480"/>
        <w:rPr>
          <w:noProof/>
        </w:rPr>
      </w:pPr>
      <w:r w:rsidRPr="00B87DE4">
        <w:rPr>
          <w:noProof/>
        </w:rPr>
        <w:lastRenderedPageBreak/>
        <w:t>[35]</w:t>
      </w:r>
      <w:r w:rsidRPr="00B87DE4">
        <w:rPr>
          <w:noProof/>
        </w:rPr>
        <w:tab/>
        <w:t>WANG Y, YAO Q, KWOK J T, et al. Generalizing from a few examples: A survey on few-shot learning [J]. 2020, 53(3): 1-34.</w:t>
      </w:r>
    </w:p>
    <w:p w14:paraId="043EF59B" w14:textId="77777777" w:rsidR="00B87DE4" w:rsidRPr="00B87DE4" w:rsidRDefault="00B87DE4" w:rsidP="00B87DE4">
      <w:pPr>
        <w:pStyle w:val="EndNoteBibliography"/>
        <w:ind w:firstLine="480"/>
        <w:rPr>
          <w:noProof/>
        </w:rPr>
      </w:pPr>
      <w:r w:rsidRPr="00B87DE4">
        <w:rPr>
          <w:noProof/>
        </w:rPr>
        <w:t>[36]</w:t>
      </w:r>
      <w:r w:rsidRPr="00B87DE4">
        <w:rPr>
          <w:noProof/>
        </w:rPr>
        <w:tab/>
        <w:t>YAO S, YU D, ZHAO J, et al. Tree of thoughts: Deliberate problem solving with large language models [J]. 2024, 36(</w:t>
      </w:r>
    </w:p>
    <w:p w14:paraId="68FA3813" w14:textId="77777777" w:rsidR="00B87DE4" w:rsidRPr="00B87DE4" w:rsidRDefault="00B87DE4" w:rsidP="00B87DE4">
      <w:pPr>
        <w:pStyle w:val="EndNoteBibliography"/>
        <w:ind w:firstLine="480"/>
        <w:rPr>
          <w:noProof/>
        </w:rPr>
      </w:pPr>
      <w:r w:rsidRPr="00B87DE4">
        <w:rPr>
          <w:noProof/>
        </w:rPr>
        <w:t>[37]</w:t>
      </w:r>
      <w:r w:rsidRPr="00B87DE4">
        <w:rPr>
          <w:noProof/>
        </w:rPr>
        <w:tab/>
        <w:t xml:space="preserve">ZIEGLER D M, STIENNON N, WU J, et al. Fine-tuning language models from human preferences [J]. 2019, </w:t>
      </w:r>
    </w:p>
    <w:p w14:paraId="3E6F9A62" w14:textId="77777777" w:rsidR="00B87DE4" w:rsidRPr="00B87DE4" w:rsidRDefault="00B87DE4" w:rsidP="00B87DE4">
      <w:pPr>
        <w:pStyle w:val="EndNoteBibliography"/>
        <w:ind w:firstLine="480"/>
        <w:rPr>
          <w:noProof/>
        </w:rPr>
      </w:pPr>
      <w:r w:rsidRPr="00B87DE4">
        <w:rPr>
          <w:noProof/>
        </w:rPr>
        <w:t>[38]</w:t>
      </w:r>
      <w:r w:rsidRPr="00B87DE4">
        <w:rPr>
          <w:noProof/>
        </w:rPr>
        <w:tab/>
        <w:t>LI Y, CHOI D, CHUNG J, et al. Competition-level code generation with alphacode [J]. 2022, 378(6624): 1092-7.</w:t>
      </w:r>
    </w:p>
    <w:p w14:paraId="2165621D" w14:textId="77777777" w:rsidR="00B87DE4" w:rsidRPr="00B87DE4" w:rsidRDefault="00B87DE4" w:rsidP="00B87DE4">
      <w:pPr>
        <w:pStyle w:val="EndNoteBibliography"/>
        <w:ind w:firstLine="480"/>
        <w:rPr>
          <w:noProof/>
        </w:rPr>
      </w:pPr>
      <w:r w:rsidRPr="00B87DE4">
        <w:rPr>
          <w:noProof/>
        </w:rPr>
        <w:t>[39]</w:t>
      </w:r>
      <w:r w:rsidRPr="00B87DE4">
        <w:rPr>
          <w:noProof/>
        </w:rPr>
        <w:tab/>
        <w:t xml:space="preserve">YIN S, YOU W, JI Z, et al. MuMath-Code: Combining Tool-Use Large Language Models with Multi-perspective Data Augmentation for Mathematical Reasoning [J]. 2024, </w:t>
      </w:r>
    </w:p>
    <w:p w14:paraId="2AB23377" w14:textId="77777777" w:rsidR="00B87DE4" w:rsidRPr="00B87DE4" w:rsidRDefault="00B87DE4" w:rsidP="00B87DE4">
      <w:pPr>
        <w:pStyle w:val="EndNoteBibliography"/>
        <w:ind w:firstLine="480"/>
        <w:rPr>
          <w:noProof/>
        </w:rPr>
      </w:pPr>
      <w:r w:rsidRPr="00B87DE4">
        <w:rPr>
          <w:noProof/>
        </w:rPr>
        <w:t>[40]</w:t>
      </w:r>
      <w:r w:rsidRPr="00B87DE4">
        <w:rPr>
          <w:noProof/>
        </w:rPr>
        <w:tab/>
        <w:t xml:space="preserve">GOU Z, SHAO Z, GONG Y, et al. Tora: A tool-integrated reasoning agent for mathematical problem solving [J]. 2023, </w:t>
      </w:r>
    </w:p>
    <w:p w14:paraId="1DD3A372" w14:textId="77777777" w:rsidR="00B87DE4" w:rsidRPr="00B87DE4" w:rsidRDefault="00B87DE4" w:rsidP="00B87DE4">
      <w:pPr>
        <w:pStyle w:val="EndNoteBibliography"/>
        <w:ind w:firstLine="480"/>
        <w:rPr>
          <w:noProof/>
        </w:rPr>
      </w:pPr>
      <w:r w:rsidRPr="00B87DE4">
        <w:rPr>
          <w:noProof/>
        </w:rPr>
        <w:t>[41]</w:t>
      </w:r>
      <w:r w:rsidRPr="00B87DE4">
        <w:rPr>
          <w:noProof/>
        </w:rPr>
        <w:tab/>
        <w:t xml:space="preserve">YANG A, ZHANG B, HUI B, et al. Qwen2. 5-math technical report: Toward mathematical expert model via self-improvement [J]. 2024, </w:t>
      </w:r>
    </w:p>
    <w:p w14:paraId="2BFB53EB" w14:textId="77777777" w:rsidR="00B87DE4" w:rsidRPr="00B87DE4" w:rsidRDefault="00B87DE4" w:rsidP="00B87DE4">
      <w:pPr>
        <w:pStyle w:val="EndNoteBibliography"/>
        <w:ind w:firstLine="480"/>
        <w:rPr>
          <w:noProof/>
        </w:rPr>
      </w:pPr>
      <w:r w:rsidRPr="00B87DE4">
        <w:rPr>
          <w:noProof/>
        </w:rPr>
        <w:t>[42]</w:t>
      </w:r>
      <w:r w:rsidRPr="00B87DE4">
        <w:rPr>
          <w:noProof/>
        </w:rPr>
        <w:tab/>
        <w:t xml:space="preserve">DAI J, PAN X, SUN R, et al. Safe rlhf: Safe reinforcement learning from human feedback [J]. 2023, </w:t>
      </w:r>
    </w:p>
    <w:p w14:paraId="1E72EF63" w14:textId="77777777" w:rsidR="00B87DE4" w:rsidRPr="00B87DE4" w:rsidRDefault="00B87DE4" w:rsidP="00B87DE4">
      <w:pPr>
        <w:pStyle w:val="EndNoteBibliography"/>
        <w:ind w:firstLine="480"/>
        <w:rPr>
          <w:noProof/>
        </w:rPr>
      </w:pPr>
      <w:r w:rsidRPr="00B87DE4">
        <w:rPr>
          <w:noProof/>
        </w:rPr>
        <w:t>[43]</w:t>
      </w:r>
      <w:r w:rsidRPr="00B87DE4">
        <w:rPr>
          <w:noProof/>
        </w:rPr>
        <w:tab/>
        <w:t xml:space="preserve">JAECH A, KALAI A, LERER A, et al. Openai o1 system card [J]. 2024, </w:t>
      </w:r>
    </w:p>
    <w:p w14:paraId="5B633990" w14:textId="77777777" w:rsidR="00B87DE4" w:rsidRPr="00B87DE4" w:rsidRDefault="00B87DE4" w:rsidP="00B87DE4">
      <w:pPr>
        <w:pStyle w:val="EndNoteBibliography"/>
        <w:ind w:firstLine="480"/>
        <w:rPr>
          <w:noProof/>
        </w:rPr>
      </w:pPr>
      <w:r w:rsidRPr="00B87DE4">
        <w:rPr>
          <w:noProof/>
        </w:rPr>
        <w:t>[44]</w:t>
      </w:r>
      <w:r w:rsidRPr="00B87DE4">
        <w:rPr>
          <w:noProof/>
        </w:rPr>
        <w:tab/>
        <w:t xml:space="preserve">LIU A, FENG B, WANG B, et al. Deepseek-v2: A strong, economical, and efficient mixture-of-experts language model [J]. 2024, </w:t>
      </w:r>
    </w:p>
    <w:p w14:paraId="1CF394B0" w14:textId="77777777" w:rsidR="00B87DE4" w:rsidRPr="00B87DE4" w:rsidRDefault="00B87DE4" w:rsidP="00B87DE4">
      <w:pPr>
        <w:pStyle w:val="EndNoteBibliography"/>
        <w:ind w:firstLine="480"/>
        <w:rPr>
          <w:noProof/>
        </w:rPr>
      </w:pPr>
      <w:r w:rsidRPr="00B87DE4">
        <w:rPr>
          <w:noProof/>
        </w:rPr>
        <w:t>[45]</w:t>
      </w:r>
      <w:r w:rsidRPr="00B87DE4">
        <w:rPr>
          <w:noProof/>
        </w:rPr>
        <w:tab/>
        <w:t xml:space="preserve">ZHU Q, GUO D, SHAO Z, et al. DeepSeek-Coder-V2: Breaking the Barrier of Closed-Source Models in Code Intelligence [J]. 2024, </w:t>
      </w:r>
    </w:p>
    <w:p w14:paraId="47E8C739" w14:textId="77777777" w:rsidR="00B87DE4" w:rsidRPr="00B87DE4" w:rsidRDefault="00B87DE4" w:rsidP="00B87DE4">
      <w:pPr>
        <w:pStyle w:val="EndNoteBibliography"/>
        <w:ind w:firstLine="480"/>
        <w:rPr>
          <w:noProof/>
        </w:rPr>
      </w:pPr>
      <w:r w:rsidRPr="00B87DE4">
        <w:rPr>
          <w:noProof/>
        </w:rPr>
        <w:t>[46]</w:t>
      </w:r>
      <w:r w:rsidRPr="00B87DE4">
        <w:rPr>
          <w:noProof/>
        </w:rPr>
        <w:tab/>
        <w:t xml:space="preserve">ZHENG C, ZHANG Z, ZHANG B, et al. Processbench: Identifying process errors in mathematical reasoning [J]. 2024, </w:t>
      </w:r>
    </w:p>
    <w:p w14:paraId="18819761" w14:textId="77777777" w:rsidR="00B87DE4" w:rsidRPr="00B87DE4" w:rsidRDefault="00B87DE4" w:rsidP="00B87DE4">
      <w:pPr>
        <w:pStyle w:val="EndNoteBibliography"/>
        <w:ind w:firstLine="480"/>
        <w:rPr>
          <w:noProof/>
        </w:rPr>
      </w:pPr>
      <w:r w:rsidRPr="00B87DE4">
        <w:rPr>
          <w:noProof/>
        </w:rPr>
        <w:t>[47]</w:t>
      </w:r>
      <w:r w:rsidRPr="00B87DE4">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14C4BB69" w14:textId="77777777" w:rsidR="00B87DE4" w:rsidRPr="00B87DE4" w:rsidRDefault="00B87DE4" w:rsidP="00B87DE4">
      <w:pPr>
        <w:pStyle w:val="EndNoteBibliography"/>
        <w:ind w:firstLine="480"/>
        <w:rPr>
          <w:noProof/>
        </w:rPr>
      </w:pPr>
      <w:r w:rsidRPr="00B87DE4">
        <w:rPr>
          <w:noProof/>
        </w:rPr>
        <w:t>[48]</w:t>
      </w:r>
      <w:r w:rsidRPr="00B87DE4">
        <w:rPr>
          <w:noProof/>
        </w:rPr>
        <w:tab/>
        <w:t>ZHANG Y, YANG Q J I T O K, ENGINEERING D. A survey on multi-task learning [J]. 2021, 34(12): 5586-609.</w:t>
      </w:r>
    </w:p>
    <w:p w14:paraId="42BCCAF8" w14:textId="77777777" w:rsidR="00B87DE4" w:rsidRPr="00B87DE4" w:rsidRDefault="00B87DE4" w:rsidP="00B87DE4">
      <w:pPr>
        <w:pStyle w:val="EndNoteBibliography"/>
        <w:ind w:firstLine="480"/>
        <w:rPr>
          <w:noProof/>
        </w:rPr>
      </w:pPr>
      <w:r w:rsidRPr="00B87DE4">
        <w:rPr>
          <w:noProof/>
        </w:rPr>
        <w:t>[49]</w:t>
      </w:r>
      <w:r w:rsidRPr="00B87DE4">
        <w:rPr>
          <w:noProof/>
        </w:rPr>
        <w:tab/>
        <w:t>CHEN T, LIU S, CHANG S, et al. Adversarial robustness: From self-supervised pre-training to fine-tuning; proceedings of the Proceedings of the IEEE/CVF conference on computer vision and pattern recognition, F, 2020 [C].</w:t>
      </w:r>
    </w:p>
    <w:p w14:paraId="5565F4BB" w14:textId="77777777" w:rsidR="00B87DE4" w:rsidRPr="00B87DE4" w:rsidRDefault="00B87DE4" w:rsidP="00B87DE4">
      <w:pPr>
        <w:pStyle w:val="EndNoteBibliography"/>
        <w:ind w:firstLine="480"/>
        <w:rPr>
          <w:noProof/>
        </w:rPr>
      </w:pPr>
      <w:r w:rsidRPr="00B87DE4">
        <w:rPr>
          <w:noProof/>
        </w:rPr>
        <w:t>[50]</w:t>
      </w:r>
      <w:r w:rsidRPr="00B87DE4">
        <w:rPr>
          <w:noProof/>
        </w:rPr>
        <w:tab/>
        <w:t xml:space="preserve">LIU T, ZHAO Y, JOSHI R, et al. Statistical rejection sampling improves preference optimization [J]. 2023, </w:t>
      </w:r>
    </w:p>
    <w:p w14:paraId="698A4660" w14:textId="77777777" w:rsidR="00B87DE4" w:rsidRPr="00B87DE4" w:rsidRDefault="00B87DE4" w:rsidP="00B87DE4">
      <w:pPr>
        <w:pStyle w:val="EndNoteBibliography"/>
        <w:ind w:firstLine="480"/>
        <w:rPr>
          <w:noProof/>
        </w:rPr>
      </w:pPr>
      <w:r w:rsidRPr="00B87DE4">
        <w:rPr>
          <w:noProof/>
        </w:rPr>
        <w:t>[51]</w:t>
      </w:r>
      <w:r w:rsidRPr="00B87DE4">
        <w:rPr>
          <w:noProof/>
        </w:rPr>
        <w:tab/>
        <w:t>RAFAILOV R, SHARMA A, MITCHELL E, et al. Direct preference optimization: Your language model is secretly a reward model [J]. 2024, 36(</w:t>
      </w:r>
    </w:p>
    <w:p w14:paraId="4A2B1816" w14:textId="77777777" w:rsidR="00B87DE4" w:rsidRPr="00B87DE4" w:rsidRDefault="00B87DE4" w:rsidP="00B87DE4">
      <w:pPr>
        <w:pStyle w:val="EndNoteBibliography"/>
        <w:ind w:firstLine="480"/>
        <w:rPr>
          <w:noProof/>
        </w:rPr>
      </w:pPr>
      <w:r w:rsidRPr="00B87DE4">
        <w:rPr>
          <w:noProof/>
        </w:rPr>
        <w:t>[52]</w:t>
      </w:r>
      <w:r w:rsidRPr="00B87DE4">
        <w:rPr>
          <w:noProof/>
        </w:rPr>
        <w:tab/>
        <w:t xml:space="preserve">HISAHARO S, NISHIMURA Y, TAKAHASHI A J A P. Optimizing llm inference clusters for enhanced performance and energy efficiency [J]. 2024, </w:t>
      </w:r>
    </w:p>
    <w:p w14:paraId="49A02B5A" w14:textId="77777777" w:rsidR="00B87DE4" w:rsidRPr="00B87DE4" w:rsidRDefault="00B87DE4" w:rsidP="00B87DE4">
      <w:pPr>
        <w:pStyle w:val="EndNoteBibliography"/>
        <w:ind w:firstLine="480"/>
        <w:rPr>
          <w:noProof/>
        </w:rPr>
      </w:pPr>
      <w:r w:rsidRPr="00B87DE4">
        <w:rPr>
          <w:noProof/>
        </w:rPr>
        <w:t>[53]</w:t>
      </w:r>
      <w:r w:rsidRPr="00B87DE4">
        <w:rPr>
          <w:noProof/>
        </w:rPr>
        <w:tab/>
        <w:t xml:space="preserve">LIN J, TANG J, TANG H, et al. Awq: Activation-aware weight </w:t>
      </w:r>
      <w:r w:rsidRPr="00B87DE4">
        <w:rPr>
          <w:noProof/>
        </w:rPr>
        <w:lastRenderedPageBreak/>
        <w:t>quantization for on-device llm compression and acceleration [J]. 2024, 6(87-100.</w:t>
      </w:r>
    </w:p>
    <w:p w14:paraId="52E5085A" w14:textId="77777777" w:rsidR="00B87DE4" w:rsidRPr="00B87DE4" w:rsidRDefault="00B87DE4" w:rsidP="00B87DE4">
      <w:pPr>
        <w:pStyle w:val="EndNoteBibliography"/>
        <w:ind w:firstLine="480"/>
        <w:rPr>
          <w:noProof/>
        </w:rPr>
      </w:pPr>
      <w:r w:rsidRPr="00B87DE4">
        <w:rPr>
          <w:noProof/>
        </w:rPr>
        <w:t>[54]</w:t>
      </w:r>
      <w:r w:rsidRPr="00B87DE4">
        <w:rPr>
          <w:noProof/>
        </w:rPr>
        <w:tab/>
        <w:t>DETTMERS T, PAGNONI A, HOLTZMAN A, et al. Qlora: Efficient finetuning of quantized llms [J]. 2023, 36(10088-115.</w:t>
      </w:r>
    </w:p>
    <w:p w14:paraId="3520243C" w14:textId="77777777" w:rsidR="00B87DE4" w:rsidRPr="00B87DE4" w:rsidRDefault="00B87DE4" w:rsidP="00B87DE4">
      <w:pPr>
        <w:pStyle w:val="EndNoteBibliography"/>
        <w:ind w:firstLine="480"/>
        <w:rPr>
          <w:noProof/>
        </w:rPr>
      </w:pPr>
      <w:r w:rsidRPr="00B87DE4">
        <w:rPr>
          <w:noProof/>
        </w:rPr>
        <w:t>[55]</w:t>
      </w:r>
      <w:r w:rsidRPr="00B87DE4">
        <w:rPr>
          <w:noProof/>
        </w:rPr>
        <w:tab/>
        <w:t>KWON W, LI Z, ZHUANG S, et al. Efficient memory management for large language model serving with pagedattention; proceedings of the Proceedings of the 29th Symposium on Operating Systems Principles, F, 2023 [C].</w:t>
      </w:r>
    </w:p>
    <w:p w14:paraId="7D33395B" w14:textId="77777777" w:rsidR="00B87DE4" w:rsidRPr="00B87DE4" w:rsidRDefault="00B87DE4" w:rsidP="00B87DE4">
      <w:pPr>
        <w:pStyle w:val="EndNoteBibliography"/>
        <w:ind w:firstLine="480"/>
        <w:rPr>
          <w:noProof/>
        </w:rPr>
      </w:pPr>
      <w:r w:rsidRPr="00B87DE4">
        <w:rPr>
          <w:noProof/>
        </w:rPr>
        <w:t>[56]</w:t>
      </w:r>
      <w:r w:rsidRPr="00B87DE4">
        <w:rPr>
          <w:noProof/>
        </w:rPr>
        <w:tab/>
        <w:t>ZHENG L, YIN L, XIE Z, et al. Sglang: Efficient execution of structured language model programs [J]. 2024, 37(62557-83.</w:t>
      </w:r>
    </w:p>
    <w:p w14:paraId="0E9324E2" w14:textId="77777777" w:rsidR="00B87DE4" w:rsidRPr="00B87DE4" w:rsidRDefault="00B87DE4" w:rsidP="00B87DE4">
      <w:pPr>
        <w:pStyle w:val="EndNoteBibliography"/>
        <w:ind w:firstLine="480"/>
        <w:rPr>
          <w:noProof/>
        </w:rPr>
      </w:pPr>
      <w:r w:rsidRPr="00B87DE4">
        <w:rPr>
          <w:noProof/>
        </w:rPr>
        <w:t>[57]</w:t>
      </w:r>
      <w:r w:rsidRPr="00B87DE4">
        <w:rPr>
          <w:noProof/>
        </w:rPr>
        <w:tab/>
        <w:t xml:space="preserve">YIN W, XU M, LI Y, et al. Llm as a system service on mobile devices [J]. 2024, </w:t>
      </w:r>
    </w:p>
    <w:p w14:paraId="166DC093" w14:textId="77777777" w:rsidR="00B87DE4" w:rsidRPr="00B87DE4" w:rsidRDefault="00B87DE4" w:rsidP="00B87DE4">
      <w:pPr>
        <w:pStyle w:val="EndNoteBibliography"/>
        <w:ind w:firstLine="480"/>
        <w:rPr>
          <w:noProof/>
        </w:rPr>
      </w:pPr>
      <w:r w:rsidRPr="00B87DE4">
        <w:rPr>
          <w:noProof/>
        </w:rPr>
        <w:t>[58]</w:t>
      </w:r>
      <w:r w:rsidRPr="00B87DE4">
        <w:rPr>
          <w:noProof/>
        </w:rPr>
        <w:tab/>
        <w:t>KATTENBORN T, LEITLOFF J, SCHIEFER F, et al. Review on Convolutional Neural Networks (CNN) in vegetation remote sensing [J]. 2021, 173(24-49.</w:t>
      </w:r>
    </w:p>
    <w:p w14:paraId="0028E8DD" w14:textId="77777777" w:rsidR="00B87DE4" w:rsidRPr="00B87DE4" w:rsidRDefault="00B87DE4" w:rsidP="00B87DE4">
      <w:pPr>
        <w:pStyle w:val="EndNoteBibliography"/>
        <w:ind w:firstLine="480"/>
        <w:rPr>
          <w:noProof/>
        </w:rPr>
      </w:pPr>
      <w:r w:rsidRPr="00B87DE4">
        <w:rPr>
          <w:noProof/>
        </w:rPr>
        <w:t>[59]</w:t>
      </w:r>
      <w:r w:rsidRPr="00B87DE4">
        <w:rPr>
          <w:noProof/>
        </w:rPr>
        <w:tab/>
        <w:t>ANDONI A, INDYK P, LAARHOVEN T, et al. Practical and optimal LSH for angular distance [J]. 2015, 28(</w:t>
      </w:r>
    </w:p>
    <w:p w14:paraId="50C2B766" w14:textId="77777777" w:rsidR="00B87DE4" w:rsidRPr="00B87DE4" w:rsidRDefault="00B87DE4" w:rsidP="00B87DE4">
      <w:pPr>
        <w:pStyle w:val="EndNoteBibliography"/>
        <w:ind w:firstLine="480"/>
        <w:rPr>
          <w:noProof/>
        </w:rPr>
      </w:pPr>
      <w:r w:rsidRPr="00B87DE4">
        <w:rPr>
          <w:noProof/>
        </w:rPr>
        <w:t>[60]</w:t>
      </w:r>
      <w:r w:rsidRPr="00B87DE4">
        <w:rPr>
          <w:noProof/>
        </w:rPr>
        <w:tab/>
        <w:t>WU W, LI B, CHEN L, et al. A review for weighted minhash algorithms [J]. 2020, 34(6): 2553-73.</w:t>
      </w:r>
    </w:p>
    <w:p w14:paraId="56953329" w14:textId="77777777" w:rsidR="00B87DE4" w:rsidRPr="00B87DE4" w:rsidRDefault="00B87DE4" w:rsidP="00B87DE4">
      <w:pPr>
        <w:pStyle w:val="EndNoteBibliography"/>
        <w:ind w:firstLine="480"/>
        <w:rPr>
          <w:noProof/>
        </w:rPr>
      </w:pPr>
      <w:r w:rsidRPr="00B87DE4">
        <w:rPr>
          <w:noProof/>
        </w:rPr>
        <w:t>[61]</w:t>
      </w:r>
      <w:r w:rsidRPr="00B87DE4">
        <w:rPr>
          <w:noProof/>
        </w:rPr>
        <w:tab/>
        <w:t xml:space="preserve">AINSLIE J, LEE-THORP J, DE JONG M, et al. Gqa: Training generalized multi-query transformer models from multi-head checkpoints [J]. 2023, </w:t>
      </w:r>
    </w:p>
    <w:p w14:paraId="721F0921" w14:textId="77777777" w:rsidR="00B87DE4" w:rsidRPr="00B87DE4" w:rsidRDefault="00B87DE4" w:rsidP="00B87DE4">
      <w:pPr>
        <w:pStyle w:val="EndNoteBibliography"/>
        <w:ind w:firstLine="480"/>
        <w:rPr>
          <w:noProof/>
        </w:rPr>
      </w:pPr>
      <w:r w:rsidRPr="00B87DE4">
        <w:rPr>
          <w:noProof/>
        </w:rPr>
        <w:t>[62]</w:t>
      </w:r>
      <w:r w:rsidRPr="00B87DE4">
        <w:rPr>
          <w:noProof/>
        </w:rPr>
        <w:tab/>
        <w:t xml:space="preserve">AN C, HUANG F, ZHANG J, et al. Training-free long-context scaling of large language models [J]. 2024, </w:t>
      </w:r>
    </w:p>
    <w:p w14:paraId="55D8A0ED" w14:textId="77777777" w:rsidR="00B87DE4" w:rsidRPr="00B87DE4" w:rsidRDefault="00B87DE4" w:rsidP="00B87DE4">
      <w:pPr>
        <w:pStyle w:val="EndNoteBibliography"/>
        <w:ind w:firstLine="480"/>
        <w:rPr>
          <w:noProof/>
        </w:rPr>
      </w:pPr>
      <w:r w:rsidRPr="00B87DE4">
        <w:rPr>
          <w:noProof/>
        </w:rPr>
        <w:t>[63]</w:t>
      </w:r>
      <w:r w:rsidRPr="00B87DE4">
        <w:rPr>
          <w:noProof/>
        </w:rPr>
        <w:tab/>
        <w:t xml:space="preserve">PENG B, QUESNELLE J, FAN H, et al. Yarn: Efficient context window extension of large language models [J]. 2023, </w:t>
      </w:r>
    </w:p>
    <w:p w14:paraId="3547F350" w14:textId="77777777" w:rsidR="00B87DE4" w:rsidRPr="00B87DE4" w:rsidRDefault="00B87DE4" w:rsidP="00B87DE4">
      <w:pPr>
        <w:pStyle w:val="EndNoteBibliography"/>
        <w:ind w:firstLine="480"/>
        <w:rPr>
          <w:noProof/>
        </w:rPr>
      </w:pPr>
      <w:r w:rsidRPr="00B87DE4">
        <w:rPr>
          <w:noProof/>
        </w:rPr>
        <w:t>[64]</w:t>
      </w:r>
      <w:r w:rsidRPr="00B87DE4">
        <w:rPr>
          <w:noProof/>
        </w:rPr>
        <w:tab/>
        <w:t xml:space="preserve">BAI Y, JONES A, NDOUSSE K, et al. Training a helpful and harmless assistant with reinforcement learning from human feedback [J]. 2022, </w:t>
      </w:r>
    </w:p>
    <w:p w14:paraId="6214ED27" w14:textId="77777777" w:rsidR="00B87DE4" w:rsidRPr="00B87DE4" w:rsidRDefault="00B87DE4" w:rsidP="00B87DE4">
      <w:pPr>
        <w:pStyle w:val="EndNoteBibliography"/>
        <w:ind w:firstLine="480"/>
        <w:rPr>
          <w:noProof/>
        </w:rPr>
      </w:pPr>
      <w:r w:rsidRPr="00B87DE4">
        <w:rPr>
          <w:noProof/>
        </w:rPr>
        <w:t>[65]</w:t>
      </w:r>
      <w:r w:rsidRPr="00B87DE4">
        <w:rPr>
          <w:noProof/>
        </w:rPr>
        <w:tab/>
        <w:t>GILKS W R, WILD P J J O T R S S S C. Adaptive rejection sampling for Gibbs sampling [J]. 1992, 41(2): 337-48.</w:t>
      </w:r>
    </w:p>
    <w:p w14:paraId="6C9CE59D" w14:textId="77777777" w:rsidR="00B87DE4" w:rsidRPr="00B87DE4" w:rsidRDefault="00B87DE4" w:rsidP="00B87DE4">
      <w:pPr>
        <w:pStyle w:val="EndNoteBibliography"/>
        <w:ind w:firstLine="480"/>
        <w:rPr>
          <w:noProof/>
        </w:rPr>
      </w:pPr>
      <w:r w:rsidRPr="00B87DE4">
        <w:rPr>
          <w:noProof/>
        </w:rPr>
        <w:t>[66]</w:t>
      </w:r>
      <w:r w:rsidRPr="00B87DE4">
        <w:rPr>
          <w:noProof/>
        </w:rPr>
        <w:tab/>
        <w:t>RAFAILOV R, SHARMA A, MITCHELL E, et al. Direct preference optimization: Your language model is secretly a reward model [J]. 2023, 36(53728-41.</w:t>
      </w:r>
    </w:p>
    <w:p w14:paraId="5ADF58F5" w14:textId="77777777" w:rsidR="00B87DE4" w:rsidRPr="00B87DE4" w:rsidRDefault="00B87DE4" w:rsidP="00B87DE4">
      <w:pPr>
        <w:pStyle w:val="EndNoteBibliography"/>
        <w:ind w:firstLine="480"/>
        <w:rPr>
          <w:noProof/>
        </w:rPr>
      </w:pPr>
      <w:r w:rsidRPr="00B87DE4">
        <w:rPr>
          <w:noProof/>
        </w:rPr>
        <w:t>[67]</w:t>
      </w:r>
      <w:r w:rsidRPr="00B87DE4">
        <w:rPr>
          <w:noProof/>
        </w:rPr>
        <w:tab/>
        <w:t xml:space="preserve">HUI B, YANG J, CUI Z, et al. Qwen2. 5-coder technical report [J]. 2024, </w:t>
      </w:r>
    </w:p>
    <w:p w14:paraId="3D5872D7" w14:textId="77777777" w:rsidR="00B87DE4" w:rsidRPr="00B87DE4" w:rsidRDefault="00B87DE4" w:rsidP="00B87DE4">
      <w:pPr>
        <w:pStyle w:val="EndNoteBibliography"/>
        <w:ind w:firstLine="480"/>
        <w:rPr>
          <w:noProof/>
        </w:rPr>
      </w:pPr>
      <w:r w:rsidRPr="00B87DE4">
        <w:rPr>
          <w:noProof/>
        </w:rPr>
        <w:t>[68]</w:t>
      </w:r>
      <w:r w:rsidRPr="00B87DE4">
        <w:rPr>
          <w:noProof/>
        </w:rPr>
        <w:tab/>
        <w:t xml:space="preserve">BAI S, CHEN K, LIU X, et al. Qwen2. 5-vl technical report [J]. 2025, </w:t>
      </w:r>
    </w:p>
    <w:p w14:paraId="11396D2C" w14:textId="77777777" w:rsidR="00B87DE4" w:rsidRPr="00B87DE4" w:rsidRDefault="00B87DE4" w:rsidP="00B87DE4">
      <w:pPr>
        <w:pStyle w:val="EndNoteBibliography"/>
        <w:ind w:firstLine="480"/>
        <w:rPr>
          <w:noProof/>
        </w:rPr>
      </w:pPr>
      <w:r w:rsidRPr="00B87DE4">
        <w:rPr>
          <w:noProof/>
        </w:rPr>
        <w:t>[69]</w:t>
      </w:r>
      <w:r w:rsidRPr="00B87DE4">
        <w:rPr>
          <w:noProof/>
        </w:rPr>
        <w:tab/>
        <w:t xml:space="preserve">LU K, YUAN H, YUAN Z, et al. # instag: Instruction tagging for analyzing supervised fine-tuning of large language models [J]. 2023, </w:t>
      </w:r>
    </w:p>
    <w:p w14:paraId="105EABAD" w14:textId="77777777" w:rsidR="00B87DE4" w:rsidRPr="00B87DE4" w:rsidRDefault="00B87DE4" w:rsidP="00B87DE4">
      <w:pPr>
        <w:pStyle w:val="EndNoteBibliography"/>
        <w:ind w:firstLine="480"/>
        <w:rPr>
          <w:noProof/>
        </w:rPr>
      </w:pPr>
      <w:r w:rsidRPr="00B87DE4">
        <w:rPr>
          <w:noProof/>
        </w:rPr>
        <w:t>[70]</w:t>
      </w:r>
      <w:r w:rsidRPr="00B87DE4">
        <w:rPr>
          <w:noProof/>
        </w:rPr>
        <w:tab/>
        <w:t xml:space="preserve">MICIKEVICIUS P, NARANG S, ALBEN J, et al. Mixed precision training [J]. 2017, </w:t>
      </w:r>
    </w:p>
    <w:p w14:paraId="1AF125A4" w14:textId="77777777" w:rsidR="00B87DE4" w:rsidRPr="00B87DE4" w:rsidRDefault="00B87DE4" w:rsidP="00B87DE4">
      <w:pPr>
        <w:pStyle w:val="EndNoteBibliography"/>
        <w:ind w:firstLine="480"/>
        <w:rPr>
          <w:noProof/>
        </w:rPr>
      </w:pPr>
      <w:r w:rsidRPr="00B87DE4">
        <w:rPr>
          <w:noProof/>
        </w:rPr>
        <w:t>[71]</w:t>
      </w:r>
      <w:r w:rsidRPr="00B87DE4">
        <w:rPr>
          <w:noProof/>
        </w:rPr>
        <w:tab/>
        <w:t xml:space="preserve">TARG S, ALMEIDA D, LYMAN K J A P A. Resnet in resnet: Generalizing residual architectures [J]. 2016, </w:t>
      </w:r>
    </w:p>
    <w:p w14:paraId="4A496894" w14:textId="77777777" w:rsidR="00B87DE4" w:rsidRPr="00B87DE4" w:rsidRDefault="00B87DE4" w:rsidP="00B87DE4">
      <w:pPr>
        <w:pStyle w:val="EndNoteBibliography"/>
        <w:ind w:firstLine="480"/>
        <w:rPr>
          <w:noProof/>
        </w:rPr>
      </w:pPr>
      <w:r w:rsidRPr="00B87DE4">
        <w:rPr>
          <w:noProof/>
        </w:rPr>
        <w:t>[72]</w:t>
      </w:r>
      <w:r w:rsidRPr="00B87DE4">
        <w:rPr>
          <w:noProof/>
        </w:rPr>
        <w:tab/>
        <w:t>OUYANG L, WU J, JIANG X, et al. Training language models to follow instructions with human feedback [J]. 2022, 35(27730-44.</w:t>
      </w:r>
    </w:p>
    <w:p w14:paraId="063F589A" w14:textId="77777777" w:rsidR="00B87DE4" w:rsidRPr="00B87DE4" w:rsidRDefault="00B87DE4" w:rsidP="00B87DE4">
      <w:pPr>
        <w:pStyle w:val="EndNoteBibliography"/>
        <w:ind w:firstLine="480"/>
        <w:rPr>
          <w:noProof/>
        </w:rPr>
      </w:pPr>
      <w:r w:rsidRPr="00B87DE4">
        <w:rPr>
          <w:noProof/>
        </w:rPr>
        <w:t>[73]</w:t>
      </w:r>
      <w:r w:rsidRPr="00B87DE4">
        <w:rPr>
          <w:noProof/>
        </w:rPr>
        <w:tab/>
        <w:t xml:space="preserve">SCHULMAN J, LEVINE S, ABBEEL P, et al. Trust region policy </w:t>
      </w:r>
      <w:r w:rsidRPr="00B87DE4">
        <w:rPr>
          <w:noProof/>
        </w:rPr>
        <w:lastRenderedPageBreak/>
        <w:t>optimization; proceedings of the International conference on machine learning, F, 2015 [C]. PMLR.</w:t>
      </w:r>
    </w:p>
    <w:p w14:paraId="1CFFDC83" w14:textId="464CAAC0"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AB08A5">
      <w:headerReference w:type="even" r:id="rId17"/>
      <w:headerReference w:type="default" r:id="rId18"/>
      <w:footerReference w:type="even" r:id="rId19"/>
      <w:footerReference w:type="default" r:id="rId20"/>
      <w:headerReference w:type="first" r:id="rId21"/>
      <w:footerReference w:type="first" r:id="rId22"/>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907259" w14:textId="77777777" w:rsidR="003D4E7B" w:rsidRDefault="003D4E7B">
      <w:pPr>
        <w:spacing w:after="240" w:line="240" w:lineRule="auto"/>
        <w:ind w:firstLine="480"/>
      </w:pPr>
      <w:r>
        <w:separator/>
      </w:r>
    </w:p>
  </w:endnote>
  <w:endnote w:type="continuationSeparator" w:id="0">
    <w:p w14:paraId="4FB22E05" w14:textId="77777777" w:rsidR="003D4E7B" w:rsidRDefault="003D4E7B">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7DBC90" w14:textId="77777777" w:rsidR="003D4E7B" w:rsidRDefault="003D4E7B">
      <w:pPr>
        <w:spacing w:after="240"/>
        <w:ind w:firstLine="480"/>
      </w:pPr>
      <w:r>
        <w:separator/>
      </w:r>
    </w:p>
  </w:footnote>
  <w:footnote w:type="continuationSeparator" w:id="0">
    <w:p w14:paraId="134FA3BC" w14:textId="77777777" w:rsidR="003D4E7B" w:rsidRDefault="003D4E7B">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6"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9"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3"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4"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6"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7"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2"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24"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6"/>
  </w:num>
  <w:num w:numId="2" w16cid:durableId="1917933382">
    <w:abstractNumId w:val="11"/>
  </w:num>
  <w:num w:numId="3" w16cid:durableId="1836996432">
    <w:abstractNumId w:val="5"/>
  </w:num>
  <w:num w:numId="4" w16cid:durableId="345447513">
    <w:abstractNumId w:val="6"/>
  </w:num>
  <w:num w:numId="5" w16cid:durableId="1527794860">
    <w:abstractNumId w:val="4"/>
  </w:num>
  <w:num w:numId="6" w16cid:durableId="2034258345">
    <w:abstractNumId w:val="13"/>
  </w:num>
  <w:num w:numId="7" w16cid:durableId="1112091740">
    <w:abstractNumId w:val="24"/>
  </w:num>
  <w:num w:numId="8" w16cid:durableId="925916430">
    <w:abstractNumId w:val="19"/>
  </w:num>
  <w:num w:numId="9" w16cid:durableId="1232232775">
    <w:abstractNumId w:val="17"/>
  </w:num>
  <w:num w:numId="10" w16cid:durableId="1075013652">
    <w:abstractNumId w:val="3"/>
  </w:num>
  <w:num w:numId="11" w16cid:durableId="744887131">
    <w:abstractNumId w:val="12"/>
  </w:num>
  <w:num w:numId="12" w16cid:durableId="1020476176">
    <w:abstractNumId w:val="8"/>
  </w:num>
  <w:num w:numId="13" w16cid:durableId="1243565014">
    <w:abstractNumId w:val="10"/>
  </w:num>
  <w:num w:numId="14" w16cid:durableId="1341272211">
    <w:abstractNumId w:val="9"/>
  </w:num>
  <w:num w:numId="15" w16cid:durableId="2071659019">
    <w:abstractNumId w:val="1"/>
  </w:num>
  <w:num w:numId="16" w16cid:durableId="2038655230">
    <w:abstractNumId w:val="15"/>
  </w:num>
  <w:num w:numId="17" w16cid:durableId="1405761394">
    <w:abstractNumId w:val="14"/>
  </w:num>
  <w:num w:numId="18" w16cid:durableId="1434059864">
    <w:abstractNumId w:val="22"/>
  </w:num>
  <w:num w:numId="19" w16cid:durableId="2110198364">
    <w:abstractNumId w:val="23"/>
  </w:num>
  <w:num w:numId="20" w16cid:durableId="609357604">
    <w:abstractNumId w:val="0"/>
  </w:num>
  <w:num w:numId="21" w16cid:durableId="2084329784">
    <w:abstractNumId w:val="2"/>
  </w:num>
  <w:num w:numId="22" w16cid:durableId="1202136685">
    <w:abstractNumId w:val="21"/>
  </w:num>
  <w:num w:numId="23" w16cid:durableId="1710490765">
    <w:abstractNumId w:val="18"/>
  </w:num>
  <w:num w:numId="24" w16cid:durableId="404033381">
    <w:abstractNumId w:val="20"/>
  </w:num>
  <w:num w:numId="25" w16cid:durableId="105493570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4&lt;/item&gt;&lt;item&gt;17&lt;/item&gt;&lt;item&gt;18&lt;/item&gt;&lt;item&gt;20&lt;/item&gt;&lt;item&gt;21&lt;/item&gt;&lt;item&gt;24&lt;/item&gt;&lt;item&gt;25&lt;/item&gt;&lt;item&gt;27&lt;/item&gt;&lt;item&gt;29&lt;/item&gt;&lt;item&gt;31&lt;/item&gt;&lt;item&gt;38&lt;/item&gt;&lt;item&gt;39&lt;/item&gt;&lt;item&gt;40&lt;/item&gt;&lt;item&gt;41&lt;/item&gt;&lt;item&gt;42&lt;/item&gt;&lt;item&gt;45&lt;/item&gt;&lt;item&gt;47&lt;/item&gt;&lt;item&gt;48&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308B0"/>
    <w:rsid w:val="00030C8B"/>
    <w:rsid w:val="000337A1"/>
    <w:rsid w:val="00033FC5"/>
    <w:rsid w:val="00035639"/>
    <w:rsid w:val="00036979"/>
    <w:rsid w:val="00036E18"/>
    <w:rsid w:val="0004381A"/>
    <w:rsid w:val="00050CB2"/>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849B2"/>
    <w:rsid w:val="00185E1B"/>
    <w:rsid w:val="00191126"/>
    <w:rsid w:val="00197278"/>
    <w:rsid w:val="001A36B6"/>
    <w:rsid w:val="001B2AE9"/>
    <w:rsid w:val="001B2EC9"/>
    <w:rsid w:val="001B6CFA"/>
    <w:rsid w:val="001B6DAD"/>
    <w:rsid w:val="001B705B"/>
    <w:rsid w:val="001C33DD"/>
    <w:rsid w:val="001C3AB5"/>
    <w:rsid w:val="001C6C05"/>
    <w:rsid w:val="001D107F"/>
    <w:rsid w:val="001D4294"/>
    <w:rsid w:val="001D6F97"/>
    <w:rsid w:val="001D72B7"/>
    <w:rsid w:val="001D7B2F"/>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76A5"/>
    <w:rsid w:val="00310EEE"/>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6037"/>
    <w:rsid w:val="00356AB3"/>
    <w:rsid w:val="003633DB"/>
    <w:rsid w:val="00363EA0"/>
    <w:rsid w:val="00370536"/>
    <w:rsid w:val="0037700E"/>
    <w:rsid w:val="00377C00"/>
    <w:rsid w:val="00377DD1"/>
    <w:rsid w:val="0038024B"/>
    <w:rsid w:val="003822A8"/>
    <w:rsid w:val="00383E48"/>
    <w:rsid w:val="00384DA1"/>
    <w:rsid w:val="0039142E"/>
    <w:rsid w:val="00391D54"/>
    <w:rsid w:val="00391DB3"/>
    <w:rsid w:val="00393159"/>
    <w:rsid w:val="00393541"/>
    <w:rsid w:val="003A0426"/>
    <w:rsid w:val="003A5AAB"/>
    <w:rsid w:val="003A74FF"/>
    <w:rsid w:val="003A76F4"/>
    <w:rsid w:val="003A7A6D"/>
    <w:rsid w:val="003B0320"/>
    <w:rsid w:val="003B13A5"/>
    <w:rsid w:val="003B1FB8"/>
    <w:rsid w:val="003B6737"/>
    <w:rsid w:val="003B69EA"/>
    <w:rsid w:val="003B6D60"/>
    <w:rsid w:val="003C4A1C"/>
    <w:rsid w:val="003C5617"/>
    <w:rsid w:val="003D0F78"/>
    <w:rsid w:val="003D4E7B"/>
    <w:rsid w:val="003D7290"/>
    <w:rsid w:val="003E5DFB"/>
    <w:rsid w:val="003F1C58"/>
    <w:rsid w:val="003F2D84"/>
    <w:rsid w:val="003F3FB6"/>
    <w:rsid w:val="00401E71"/>
    <w:rsid w:val="00402780"/>
    <w:rsid w:val="00404FA3"/>
    <w:rsid w:val="00407824"/>
    <w:rsid w:val="0040794B"/>
    <w:rsid w:val="00412803"/>
    <w:rsid w:val="00413DEF"/>
    <w:rsid w:val="004234E2"/>
    <w:rsid w:val="00423F08"/>
    <w:rsid w:val="00424E24"/>
    <w:rsid w:val="00426A37"/>
    <w:rsid w:val="00426DE4"/>
    <w:rsid w:val="00427FE7"/>
    <w:rsid w:val="004338E8"/>
    <w:rsid w:val="00434A26"/>
    <w:rsid w:val="00435627"/>
    <w:rsid w:val="004456A4"/>
    <w:rsid w:val="00450D05"/>
    <w:rsid w:val="0045238A"/>
    <w:rsid w:val="00456984"/>
    <w:rsid w:val="00456BAF"/>
    <w:rsid w:val="004611AE"/>
    <w:rsid w:val="00464D0E"/>
    <w:rsid w:val="00464E85"/>
    <w:rsid w:val="004753E0"/>
    <w:rsid w:val="004754DB"/>
    <w:rsid w:val="0048054A"/>
    <w:rsid w:val="0048453C"/>
    <w:rsid w:val="0048569B"/>
    <w:rsid w:val="00486E75"/>
    <w:rsid w:val="00490AAD"/>
    <w:rsid w:val="00491840"/>
    <w:rsid w:val="0049289F"/>
    <w:rsid w:val="0049295D"/>
    <w:rsid w:val="00493A6D"/>
    <w:rsid w:val="00495864"/>
    <w:rsid w:val="004966F9"/>
    <w:rsid w:val="004A085D"/>
    <w:rsid w:val="004A73F6"/>
    <w:rsid w:val="004B17E4"/>
    <w:rsid w:val="004B5A92"/>
    <w:rsid w:val="004B5ED1"/>
    <w:rsid w:val="004B7A0C"/>
    <w:rsid w:val="004C5C69"/>
    <w:rsid w:val="004C5D4A"/>
    <w:rsid w:val="004D0BA1"/>
    <w:rsid w:val="004D22B2"/>
    <w:rsid w:val="004D26FE"/>
    <w:rsid w:val="004D3BC6"/>
    <w:rsid w:val="004D59CC"/>
    <w:rsid w:val="004E147A"/>
    <w:rsid w:val="004E4708"/>
    <w:rsid w:val="004E6167"/>
    <w:rsid w:val="004E66D0"/>
    <w:rsid w:val="004E6F93"/>
    <w:rsid w:val="005034B6"/>
    <w:rsid w:val="00507E09"/>
    <w:rsid w:val="0051081B"/>
    <w:rsid w:val="00515306"/>
    <w:rsid w:val="0051598F"/>
    <w:rsid w:val="005168F1"/>
    <w:rsid w:val="00525B3A"/>
    <w:rsid w:val="00526C36"/>
    <w:rsid w:val="00527B18"/>
    <w:rsid w:val="00530946"/>
    <w:rsid w:val="00532F0D"/>
    <w:rsid w:val="0053314E"/>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3F3"/>
    <w:rsid w:val="005C39E4"/>
    <w:rsid w:val="005C6324"/>
    <w:rsid w:val="005D2FE8"/>
    <w:rsid w:val="005D3B7D"/>
    <w:rsid w:val="005D680F"/>
    <w:rsid w:val="005E0B23"/>
    <w:rsid w:val="005E1E77"/>
    <w:rsid w:val="005E3C1A"/>
    <w:rsid w:val="005E76BB"/>
    <w:rsid w:val="005F1F10"/>
    <w:rsid w:val="005F381B"/>
    <w:rsid w:val="005F44FF"/>
    <w:rsid w:val="005F72E7"/>
    <w:rsid w:val="00601C6F"/>
    <w:rsid w:val="00612191"/>
    <w:rsid w:val="00620B72"/>
    <w:rsid w:val="00623BF6"/>
    <w:rsid w:val="00625236"/>
    <w:rsid w:val="00627842"/>
    <w:rsid w:val="006325DC"/>
    <w:rsid w:val="00635BD1"/>
    <w:rsid w:val="00636595"/>
    <w:rsid w:val="006368B5"/>
    <w:rsid w:val="00641066"/>
    <w:rsid w:val="00641A53"/>
    <w:rsid w:val="00654FCA"/>
    <w:rsid w:val="0066383C"/>
    <w:rsid w:val="006662C1"/>
    <w:rsid w:val="0066795B"/>
    <w:rsid w:val="00676228"/>
    <w:rsid w:val="00676A36"/>
    <w:rsid w:val="00676ED1"/>
    <w:rsid w:val="006811C5"/>
    <w:rsid w:val="0068185F"/>
    <w:rsid w:val="00681A38"/>
    <w:rsid w:val="00681F92"/>
    <w:rsid w:val="0069217A"/>
    <w:rsid w:val="00694784"/>
    <w:rsid w:val="006A00C6"/>
    <w:rsid w:val="006A23CF"/>
    <w:rsid w:val="006A2651"/>
    <w:rsid w:val="006A34C2"/>
    <w:rsid w:val="006A56EA"/>
    <w:rsid w:val="006A62DC"/>
    <w:rsid w:val="006A6B64"/>
    <w:rsid w:val="006B45B1"/>
    <w:rsid w:val="006B4CB2"/>
    <w:rsid w:val="006B50E5"/>
    <w:rsid w:val="006C2CCA"/>
    <w:rsid w:val="006C6CBF"/>
    <w:rsid w:val="006C7984"/>
    <w:rsid w:val="006D10DE"/>
    <w:rsid w:val="006D2AC4"/>
    <w:rsid w:val="006D4AA5"/>
    <w:rsid w:val="006D54E0"/>
    <w:rsid w:val="006E0BC0"/>
    <w:rsid w:val="006E1072"/>
    <w:rsid w:val="006E14EB"/>
    <w:rsid w:val="006E3A99"/>
    <w:rsid w:val="006F133C"/>
    <w:rsid w:val="006F27C4"/>
    <w:rsid w:val="00702FDB"/>
    <w:rsid w:val="00705A50"/>
    <w:rsid w:val="007061B9"/>
    <w:rsid w:val="0071141B"/>
    <w:rsid w:val="00714FDB"/>
    <w:rsid w:val="00716D47"/>
    <w:rsid w:val="00717B65"/>
    <w:rsid w:val="007216AC"/>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2954"/>
    <w:rsid w:val="007A5FB1"/>
    <w:rsid w:val="007A7250"/>
    <w:rsid w:val="007B44C4"/>
    <w:rsid w:val="007B5567"/>
    <w:rsid w:val="007B6C62"/>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43C83"/>
    <w:rsid w:val="00844FBE"/>
    <w:rsid w:val="0084783C"/>
    <w:rsid w:val="008513EC"/>
    <w:rsid w:val="0085341F"/>
    <w:rsid w:val="00854816"/>
    <w:rsid w:val="008562E5"/>
    <w:rsid w:val="0085661D"/>
    <w:rsid w:val="00862989"/>
    <w:rsid w:val="00863E70"/>
    <w:rsid w:val="00865339"/>
    <w:rsid w:val="008712BE"/>
    <w:rsid w:val="008713E5"/>
    <w:rsid w:val="00871D73"/>
    <w:rsid w:val="008723FE"/>
    <w:rsid w:val="00875333"/>
    <w:rsid w:val="008761C9"/>
    <w:rsid w:val="0087667B"/>
    <w:rsid w:val="0088767C"/>
    <w:rsid w:val="00887894"/>
    <w:rsid w:val="008B2B09"/>
    <w:rsid w:val="008C1508"/>
    <w:rsid w:val="008C2D82"/>
    <w:rsid w:val="008C4ECE"/>
    <w:rsid w:val="008C6AD9"/>
    <w:rsid w:val="008D6622"/>
    <w:rsid w:val="008D74E9"/>
    <w:rsid w:val="008D7860"/>
    <w:rsid w:val="008E24FB"/>
    <w:rsid w:val="008E4D21"/>
    <w:rsid w:val="008F0265"/>
    <w:rsid w:val="008F09A0"/>
    <w:rsid w:val="008F09FF"/>
    <w:rsid w:val="008F4BDC"/>
    <w:rsid w:val="00900966"/>
    <w:rsid w:val="00907A0C"/>
    <w:rsid w:val="00907BF5"/>
    <w:rsid w:val="0091019D"/>
    <w:rsid w:val="00910703"/>
    <w:rsid w:val="009113F4"/>
    <w:rsid w:val="0091280E"/>
    <w:rsid w:val="00915B35"/>
    <w:rsid w:val="00921400"/>
    <w:rsid w:val="0093465D"/>
    <w:rsid w:val="0093661B"/>
    <w:rsid w:val="00937DDE"/>
    <w:rsid w:val="00940A08"/>
    <w:rsid w:val="00950132"/>
    <w:rsid w:val="009516D2"/>
    <w:rsid w:val="009518E7"/>
    <w:rsid w:val="0095309D"/>
    <w:rsid w:val="009534D5"/>
    <w:rsid w:val="009545CE"/>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874"/>
    <w:rsid w:val="00AC19A4"/>
    <w:rsid w:val="00AD03C8"/>
    <w:rsid w:val="00AD4F07"/>
    <w:rsid w:val="00AD6FCE"/>
    <w:rsid w:val="00AD7098"/>
    <w:rsid w:val="00AD7A86"/>
    <w:rsid w:val="00AE21A0"/>
    <w:rsid w:val="00AF4986"/>
    <w:rsid w:val="00B013F7"/>
    <w:rsid w:val="00B019F5"/>
    <w:rsid w:val="00B02E1F"/>
    <w:rsid w:val="00B048F6"/>
    <w:rsid w:val="00B10A57"/>
    <w:rsid w:val="00B1634C"/>
    <w:rsid w:val="00B25C6B"/>
    <w:rsid w:val="00B31BAA"/>
    <w:rsid w:val="00B32FBC"/>
    <w:rsid w:val="00B351B3"/>
    <w:rsid w:val="00B37103"/>
    <w:rsid w:val="00B41A92"/>
    <w:rsid w:val="00B43F53"/>
    <w:rsid w:val="00B476B5"/>
    <w:rsid w:val="00B5096C"/>
    <w:rsid w:val="00B519B8"/>
    <w:rsid w:val="00B52847"/>
    <w:rsid w:val="00B542B6"/>
    <w:rsid w:val="00B54F03"/>
    <w:rsid w:val="00B55F3D"/>
    <w:rsid w:val="00B609F2"/>
    <w:rsid w:val="00B624CB"/>
    <w:rsid w:val="00B640D4"/>
    <w:rsid w:val="00B70E26"/>
    <w:rsid w:val="00B720B2"/>
    <w:rsid w:val="00B72180"/>
    <w:rsid w:val="00B7358F"/>
    <w:rsid w:val="00B759F6"/>
    <w:rsid w:val="00B76971"/>
    <w:rsid w:val="00B77FBA"/>
    <w:rsid w:val="00B80FB4"/>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7088"/>
    <w:rsid w:val="00BB5310"/>
    <w:rsid w:val="00BB6C8F"/>
    <w:rsid w:val="00BC144C"/>
    <w:rsid w:val="00BC65C9"/>
    <w:rsid w:val="00BD3140"/>
    <w:rsid w:val="00BD45CC"/>
    <w:rsid w:val="00BD508C"/>
    <w:rsid w:val="00BE2270"/>
    <w:rsid w:val="00BE4D90"/>
    <w:rsid w:val="00BE558D"/>
    <w:rsid w:val="00BF3F4F"/>
    <w:rsid w:val="00BF64D5"/>
    <w:rsid w:val="00C015F8"/>
    <w:rsid w:val="00C10445"/>
    <w:rsid w:val="00C11726"/>
    <w:rsid w:val="00C11B45"/>
    <w:rsid w:val="00C12731"/>
    <w:rsid w:val="00C17FED"/>
    <w:rsid w:val="00C220A3"/>
    <w:rsid w:val="00C348DE"/>
    <w:rsid w:val="00C36656"/>
    <w:rsid w:val="00C442E7"/>
    <w:rsid w:val="00C458ED"/>
    <w:rsid w:val="00C47BFA"/>
    <w:rsid w:val="00C600E7"/>
    <w:rsid w:val="00C617AD"/>
    <w:rsid w:val="00C61A80"/>
    <w:rsid w:val="00C61EF5"/>
    <w:rsid w:val="00C67B54"/>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4D66"/>
    <w:rsid w:val="00CE5A0F"/>
    <w:rsid w:val="00CE5A51"/>
    <w:rsid w:val="00CF1A37"/>
    <w:rsid w:val="00CF1E35"/>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86C3D"/>
    <w:rsid w:val="00D87CBA"/>
    <w:rsid w:val="00D91A61"/>
    <w:rsid w:val="00D94767"/>
    <w:rsid w:val="00D97FB7"/>
    <w:rsid w:val="00DB0F55"/>
    <w:rsid w:val="00DB3E06"/>
    <w:rsid w:val="00DB670B"/>
    <w:rsid w:val="00DB6724"/>
    <w:rsid w:val="00DC1AC4"/>
    <w:rsid w:val="00DC1C2C"/>
    <w:rsid w:val="00DC2CCD"/>
    <w:rsid w:val="00DC41F7"/>
    <w:rsid w:val="00DC736D"/>
    <w:rsid w:val="00DD38F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6E8D"/>
    <w:rsid w:val="00E97417"/>
    <w:rsid w:val="00EA0425"/>
    <w:rsid w:val="00EA76ED"/>
    <w:rsid w:val="00EB3A73"/>
    <w:rsid w:val="00EB4966"/>
    <w:rsid w:val="00EB59E7"/>
    <w:rsid w:val="00EB696E"/>
    <w:rsid w:val="00EC3F42"/>
    <w:rsid w:val="00EC5BE3"/>
    <w:rsid w:val="00ED1E9F"/>
    <w:rsid w:val="00ED4033"/>
    <w:rsid w:val="00EE4B2C"/>
    <w:rsid w:val="00EF078E"/>
    <w:rsid w:val="00EF19DD"/>
    <w:rsid w:val="00EF3A34"/>
    <w:rsid w:val="00EF40DE"/>
    <w:rsid w:val="00EF4227"/>
    <w:rsid w:val="00EF47E2"/>
    <w:rsid w:val="00EF64C3"/>
    <w:rsid w:val="00F05F9D"/>
    <w:rsid w:val="00F0643B"/>
    <w:rsid w:val="00F06BCD"/>
    <w:rsid w:val="00F07254"/>
    <w:rsid w:val="00F12D84"/>
    <w:rsid w:val="00F2159F"/>
    <w:rsid w:val="00F219FB"/>
    <w:rsid w:val="00F22336"/>
    <w:rsid w:val="00F22569"/>
    <w:rsid w:val="00F25C08"/>
    <w:rsid w:val="00F25C4F"/>
    <w:rsid w:val="00F26BA6"/>
    <w:rsid w:val="00F3003C"/>
    <w:rsid w:val="00F31C9D"/>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A20B2"/>
    <w:rsid w:val="00FA53E0"/>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5450B"/>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rsid w:val="00B54F03"/>
    <w:rPr>
      <w:rFonts w:ascii="Courier New" w:hAnsi="Courier New" w:cs="Courier New"/>
      <w:sz w:val="20"/>
      <w:szCs w:val="20"/>
    </w:rPr>
  </w:style>
  <w:style w:type="character" w:customStyle="1" w:styleId="HTML0">
    <w:name w:val="HTML 预设格式 字符"/>
    <w:basedOn w:val="a1"/>
    <w:link w:val="HTML"/>
    <w:rsid w:val="00B54F03"/>
    <w:rPr>
      <w:rFonts w:ascii="Courier New" w:hAnsi="Courier New" w:cs="Courier New"/>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8</TotalTime>
  <Pages>48</Pages>
  <Words>15709</Words>
  <Characters>89543</Characters>
  <Application>Microsoft Office Word</Application>
  <DocSecurity>0</DocSecurity>
  <Lines>746</Lines>
  <Paragraphs>210</Paragraphs>
  <ScaleCrop>false</ScaleCrop>
  <Company>Microsoft</Company>
  <LinksUpToDate>false</LinksUpToDate>
  <CharactersWithSpaces>10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Brench Sake</cp:lastModifiedBy>
  <cp:revision>11</cp:revision>
  <dcterms:created xsi:type="dcterms:W3CDTF">2025-03-22T09:06:00Z</dcterms:created>
  <dcterms:modified xsi:type="dcterms:W3CDTF">2025-03-25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